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27B3E">
        <w:t>return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061ED3" w:rsidRDefault="00AD1222" w:rsidP="006A2CE0">
      <w:r>
        <w:t xml:space="preserve">CNT has long framed how we think about ice crystal growth from the vapor phase, but </w:t>
      </w:r>
      <w:r w:rsidR="00727B3E">
        <w:t xml:space="preserve">it suffers from two drawbacks. First, it offers little guidance </w:t>
      </w:r>
      <w:r w:rsidR="00FA5E0D">
        <w:t xml:space="preserve">when it comes to describing the behavior of crystals </w:t>
      </w:r>
      <w:r w:rsidR="004057C1">
        <w:t>placed in a vapor field</w:t>
      </w:r>
      <w:r w:rsidR="00FA5E0D">
        <w:t xml:space="preserve"> </w:t>
      </w:r>
      <w:r w:rsidR="00727B3E">
        <w:t xml:space="preserve">that is </w:t>
      </w:r>
      <w:r w:rsidR="00727B3E" w:rsidRPr="00727B3E">
        <w:rPr>
          <w:i/>
          <w:iCs/>
        </w:rPr>
        <w:t>inhomogeneous</w:t>
      </w:r>
      <w:r w:rsidR="00727B3E">
        <w:t xml:space="preserve"> </w:t>
      </w:r>
      <w:r w:rsidR="00FA5E0D">
        <w:t xml:space="preserve">on a mesoscopic scale. To be specific, when a growing faceted ice crystal is situated in a supersaturated vapor field, it is easy to show that the surrounding water vapor concentration will be drawn down </w:t>
      </w:r>
      <w:r w:rsidR="004057C1">
        <w:t xml:space="preserve">in such a way that </w:t>
      </w:r>
      <w:r w:rsidR="00FA5E0D">
        <w:t>facet intersections</w:t>
      </w:r>
      <w:r w:rsidR="004F514F">
        <w:t xml:space="preserve"> </w:t>
      </w:r>
      <w:r w:rsidR="00FA5E0D">
        <w:t xml:space="preserve">(i.e., crystal corners)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 xml:space="preserve">leading </w:t>
      </w:r>
      <w:r w:rsidR="00FA5E0D">
        <w:t xml:space="preserve">ultimately </w:t>
      </w:r>
      <w:r w:rsidR="00F2619E">
        <w:t>to</w:t>
      </w:r>
      <w:r w:rsidR="00920BA2">
        <w:t xml:space="preserve"> dendritic</w:t>
      </w:r>
      <w:r w:rsidR="008B03B6">
        <w:t xml:space="preserve"> forms</w:t>
      </w:r>
      <w:r w:rsidR="00F2619E">
        <w:t xml:space="preserve"> (e.g., snowflakes)</w:t>
      </w:r>
      <w:r w:rsidR="00C82F0C">
        <w:t>.</w:t>
      </w:r>
      <w:r w:rsidR="003511FF">
        <w:t xml:space="preserve"> </w:t>
      </w:r>
      <w:r w:rsidR="00303C07">
        <w:t xml:space="preserve">An analogous circumstance arises when faceted crystals are situated in a subsaturated vapor field, in which case water vapor ablated from the surface distributes itself in such a way that crystal corners experience persistently </w:t>
      </w:r>
      <w:r w:rsidR="00303C07" w:rsidRPr="00FA5E0D">
        <w:rPr>
          <w:i/>
          <w:iCs/>
        </w:rPr>
        <w:t>lower</w:t>
      </w:r>
      <w:r w:rsidR="00303C07">
        <w:t xml:space="preserve"> vapor pressure compared to facet centers</w:t>
      </w:r>
      <w:r w:rsidR="00303C07">
        <w:t xml:space="preserve">, which would lead to rounded crystal forms. </w:t>
      </w:r>
      <w:r w:rsidR="00583D12">
        <w:t>H</w:t>
      </w:r>
      <w:r w:rsidR="009345EB">
        <w:t>owever,</w:t>
      </w:r>
      <w:r w:rsidR="00314674">
        <w:t xml:space="preserve"> </w:t>
      </w:r>
      <w:r w:rsidR="00583D12">
        <w:t xml:space="preserve">under </w:t>
      </w:r>
      <w:r w:rsidR="00FA5E0D">
        <w:t>typical cirrus cloud</w:t>
      </w:r>
      <w:r w:rsidR="00583D12">
        <w:t xml:space="preserve"> conditions, </w:t>
      </w:r>
      <w:r w:rsidR="00C61B70">
        <w:t>it</w:t>
      </w:r>
      <w:r w:rsidR="006E669E">
        <w:t xml:space="preserve"> i</w:t>
      </w:r>
      <w:r w:rsidR="00C61B70">
        <w:t xml:space="preserve">s known that </w:t>
      </w:r>
      <w:r w:rsidR="00FA5E0D">
        <w:t xml:space="preserve">hexagonal prisms </w:t>
      </w:r>
      <w:r w:rsidR="00583D12">
        <w:t xml:space="preserve">resist </w:t>
      </w:r>
      <w:r w:rsidR="00303C07">
        <w:t>both</w:t>
      </w:r>
      <w:r w:rsidR="00583D12">
        <w:t xml:space="preserve"> tendenc</w:t>
      </w:r>
      <w:r w:rsidR="00303C07">
        <w:t xml:space="preserve">ies – that is, hexagonal faceting is resilient to </w:t>
      </w:r>
      <w:proofErr w:type="spellStart"/>
      <w:r w:rsidR="00303C07">
        <w:t>imhomogeneities</w:t>
      </w:r>
      <w:proofErr w:type="spellEnd"/>
      <w:r w:rsidR="00303C07">
        <w:t xml:space="preserve"> in the overlying vapor field</w:t>
      </w:r>
      <w:r w:rsidR="00857841">
        <w:t xml:space="preserve">. 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1476CA" w:rsidRDefault="00303C07" w:rsidP="006A2CE0">
      <w:r>
        <w:t>A second shortcoming of CNT is a</w:t>
      </w:r>
      <w:r w:rsidR="007B6AA1">
        <w:t xml:space="preserve"> lack of</w:t>
      </w:r>
      <w:r w:rsidR="000D1FCD">
        <w:t xml:space="preserve"> fealty </w:t>
      </w:r>
      <w:r>
        <w:t>to</w:t>
      </w:r>
      <w:r w:rsidR="000D1FCD">
        <w:t xml:space="preserve">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t xml:space="preserve"> ice/air</w:t>
      </w:r>
      <w:r w:rsidR="00A52DC2">
        <w:t xml:space="preserve"> interface </w:t>
      </w:r>
      <w:r w:rsidR="000D1FCD">
        <w:t>is</w:t>
      </w:r>
      <w:r w:rsidR="00A52DC2">
        <w:t xml:space="preserve"> entirely covered by </w:t>
      </w:r>
      <w:r w:rsidR="009E380A">
        <w:t>a quasi-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r w:rsidR="001476CA">
        <w:t xml:space="preserve"> </w:t>
      </w:r>
    </w:p>
    <w:p w:rsidR="001476CA" w:rsidRDefault="001476CA" w:rsidP="006A2CE0"/>
    <w:p w:rsidR="00AA443B" w:rsidRDefault="005E442C" w:rsidP="006A2CE0">
      <w:r>
        <w:lastRenderedPageBreak/>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t>
      </w:r>
      <w:r w:rsidR="00727B3E">
        <w:t>calls for</w:t>
      </w:r>
      <w:r w:rsidR="0034754C">
        <w:t xml:space="preserve"> a</w:t>
      </w:r>
      <w:r w:rsidR="006A097C">
        <w:t xml:space="preserve">n approach </w:t>
      </w:r>
      <w:r w:rsidR="0034754C">
        <w:t xml:space="preserve">that </w:t>
      </w:r>
      <w:r w:rsidR="00A144B3">
        <w:t>begins with</w:t>
      </w:r>
      <w:r w:rsidR="0034754C">
        <w:t xml:space="preserve"> the existence of a QLL (above </w:t>
      </w:r>
      <m:oMath>
        <m:r>
          <w:rPr>
            <w:rFonts w:ascii="Cambria Math" w:hAnsi="Cambria Math"/>
          </w:rPr>
          <m:t>240 K</m:t>
        </m:r>
      </m:oMath>
      <w:r w:rsidR="0034754C">
        <w:t>)</w:t>
      </w:r>
      <w:r w:rsidR="001476CA">
        <w:t xml:space="preserve"> in a way</w:t>
      </w:r>
      <w:r w:rsidR="00AD1222">
        <w:t xml:space="preserve"> </w:t>
      </w:r>
      <w:r w:rsidR="00B87351">
        <w:t xml:space="preserve">that </w:t>
      </w:r>
      <w:r w:rsidR="00AD1222">
        <w:t>preserv</w:t>
      </w:r>
      <w:r w:rsidR="00B87351">
        <w:t>es</w:t>
      </w:r>
      <w:r w:rsidR="00AD1222">
        <w:t xml:space="preserve"> </w:t>
      </w:r>
      <w:r w:rsidR="00C972BC">
        <w:t>key</w:t>
      </w:r>
      <w:r w:rsidR="00AD1222">
        <w:t xml:space="preserve"> parts of CNT as much as possible.</w:t>
      </w:r>
      <w:r w:rsidR="00CC27C6">
        <w:t xml:space="preserve"> </w:t>
      </w:r>
      <w:r w:rsidR="001476CA">
        <w:t xml:space="preserve">We </w:t>
      </w:r>
      <w:r w:rsidR="00F132FD">
        <w:t>summarize</w:t>
      </w:r>
      <w:r w:rsidR="00CE6387">
        <w:t xml:space="preserve"> </w:t>
      </w:r>
      <w:r w:rsidR="0095485E">
        <w:t>this approach</w:t>
      </w:r>
      <w:r w:rsidR="00AA443B">
        <w:t xml:space="preserve"> </w:t>
      </w:r>
      <w:r w:rsidR="006A097C">
        <w:t xml:space="preserve">in the next </w:t>
      </w:r>
      <w:r w:rsidR="00C972BC">
        <w:t xml:space="preserve">two </w:t>
      </w:r>
      <w:r w:rsidR="006A097C">
        <w:t>section</w:t>
      </w:r>
      <w:r w:rsidR="00C972BC">
        <w:t>s: In section 2 we review the qualitative features, key results, and limitations of a prior version of a quasi-liquid continuum model</w:t>
      </w:r>
      <w:r w:rsidR="00302920">
        <w:t xml:space="preserve"> introduced by some of the authors </w:t>
      </w:r>
      <w:r w:rsidR="00302920">
        <w:fldChar w:fldCharType="begin"/>
      </w:r>
      <w:r w:rsidR="00302920">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302920">
        <w:fldChar w:fldCharType="separate"/>
      </w:r>
      <w:r w:rsidR="00302920">
        <w:rPr>
          <w:noProof/>
        </w:rPr>
        <w:t>(Neshyba et al. 2016</w:t>
      </w:r>
      <w:r w:rsidR="00302920">
        <w:rPr>
          <w:noProof/>
        </w:rPr>
        <w:t>, henceforth N2016</w:t>
      </w:r>
      <w:r w:rsidR="00302920">
        <w:rPr>
          <w:noProof/>
        </w:rPr>
        <w:t>)</w:t>
      </w:r>
      <w:r w:rsidR="00302920">
        <w:fldChar w:fldCharType="end"/>
      </w:r>
      <w:r w:rsidR="00C972BC">
        <w:t xml:space="preserve">. </w:t>
      </w:r>
      <w:r w:rsidR="00C972BC">
        <w:t xml:space="preserve">Section 3 presents </w:t>
      </w:r>
      <w:r w:rsidR="00C972BC">
        <w:t>a revised</w:t>
      </w:r>
      <w:r w:rsidR="00C972BC">
        <w:t xml:space="preserve"> model</w:t>
      </w:r>
      <w:r w:rsidR="00302920">
        <w:t xml:space="preserve"> </w:t>
      </w:r>
      <w:r w:rsidR="00C972BC">
        <w:t>that addresses these limitations</w:t>
      </w:r>
      <w:r w:rsidR="00C972BC">
        <w:t xml:space="preserve">. Section </w:t>
      </w:r>
      <w:r w:rsidR="00C972BC">
        <w:t>4</w:t>
      </w:r>
      <w:r w:rsidR="00C972BC">
        <w:t xml:space="preserve"> discusses implications of these results in other contexts, including cirrus ice crystal morphologies and </w:t>
      </w:r>
      <w:r w:rsidR="00C972BC" w:rsidRPr="00F44472">
        <w:t>ideas from nonlinear dynamics</w:t>
      </w:r>
      <w:r w:rsidR="00C972BC">
        <w:t xml:space="preserve">, especially the </w:t>
      </w:r>
      <w:r w:rsidR="00C972BC">
        <w:t>properties</w:t>
      </w:r>
      <w:r w:rsidR="00C972BC">
        <w:t xml:space="preserve"> of </w:t>
      </w:r>
      <w:r w:rsidR="00C972BC">
        <w:t>traveling waves</w:t>
      </w:r>
      <w:r w:rsidR="00C972BC">
        <w:t xml:space="preserve"> of reaction-diffusion systems.</w:t>
      </w:r>
    </w:p>
    <w:p w:rsidR="00AA443B" w:rsidRDefault="00AA443B" w:rsidP="006A2CE0"/>
    <w:p w:rsidR="006A097C" w:rsidRDefault="007E282F" w:rsidP="006A097C">
      <w:pPr>
        <w:pStyle w:val="ListParagraph"/>
        <w:numPr>
          <w:ilvl w:val="0"/>
          <w:numId w:val="5"/>
        </w:numPr>
        <w:rPr>
          <w:b/>
          <w:bCs/>
        </w:rPr>
      </w:pPr>
      <w:r>
        <w:rPr>
          <w:b/>
          <w:bCs/>
        </w:rPr>
        <w:t xml:space="preserve">Previous version of a </w:t>
      </w:r>
      <w:r w:rsidR="006A097C">
        <w:rPr>
          <w:b/>
          <w:bCs/>
        </w:rPr>
        <w:t>Quasi-liquid continuum model</w:t>
      </w:r>
      <w:r w:rsidR="00302920">
        <w:rPr>
          <w:b/>
          <w:bCs/>
        </w:rPr>
        <w:t xml:space="preserve"> (</w:t>
      </w:r>
      <w:r w:rsidR="00302920">
        <w:rPr>
          <w:b/>
          <w:bCs/>
        </w:rPr>
        <w:t>QLC-1</w:t>
      </w:r>
      <w:r w:rsidR="00302920">
        <w:rPr>
          <w:b/>
          <w:bCs/>
        </w:rPr>
        <w:t>)</w:t>
      </w:r>
    </w:p>
    <w:p w:rsidR="00C972BC" w:rsidRDefault="00CD6CCD" w:rsidP="008D1DE9">
      <w:r>
        <w:t>A</w:t>
      </w:r>
      <w:r w:rsidR="001476CA">
        <w:t xml:space="preserve"> Quasi-liquid-continuum model</w:t>
      </w:r>
      <w:r w:rsidR="001476CA">
        <w:t xml:space="preserve"> presented by some of the authors in </w:t>
      </w:r>
      <w:r w:rsidR="00302920">
        <w:t>N</w:t>
      </w:r>
      <w:r w:rsidR="001476CA">
        <w:t xml:space="preserve">2016 </w:t>
      </w:r>
      <w:r w:rsidR="00B634D7">
        <w:t>takes</w:t>
      </w:r>
      <w:r w:rsidR="001476CA">
        <w:t xml:space="preserve"> the form</w:t>
      </w:r>
      <w:r w:rsidR="001476CA">
        <w:t xml:space="preserve"> of </w:t>
      </w:r>
      <w:r w:rsidR="001476CA">
        <w:t>a reaction-diffusion model</w:t>
      </w:r>
      <w:r w:rsidR="00C972BC">
        <w:t xml:space="preserve">. Here we review qualitative features of this model, since many of those features carry over into the revised model. </w:t>
      </w:r>
    </w:p>
    <w:p w:rsidR="00C972BC" w:rsidRDefault="00C972BC" w:rsidP="008D1DE9"/>
    <w:p w:rsidR="00302920" w:rsidRDefault="00C972BC" w:rsidP="008D1DE9">
      <w:pPr>
        <w:rPr>
          <w:rFonts w:eastAsiaTheme="minorEastAsia"/>
        </w:rPr>
      </w:pPr>
      <w:r>
        <w:t>T</w:t>
      </w:r>
      <w:r w:rsidR="00530606">
        <w:t xml:space="preserve">he main </w:t>
      </w:r>
      <w:r w:rsidR="00A67B83">
        <w:t>features</w:t>
      </w:r>
      <w:r w:rsidR="00530606">
        <w:t xml:space="preserve"> </w:t>
      </w:r>
      <w:r w:rsidR="00302920">
        <w:t xml:space="preserve">QLC-1 </w:t>
      </w:r>
      <w:r w:rsidR="00530606">
        <w:t>are</w:t>
      </w:r>
      <w:r w:rsidR="00B634D7">
        <w:t xml:space="preserve"> </w:t>
      </w:r>
      <w:r w:rsidR="00530606">
        <w:t xml:space="preserve">summarized in Fig. 1. Ice </w:t>
      </w:r>
      <w:r w:rsidR="00AA443B">
        <w:t xml:space="preserve">surface dynamics </w:t>
      </w:r>
      <w:r w:rsidR="00530606">
        <w:t>are described in</w:t>
      </w:r>
      <w:r w:rsidR="00CF1569">
        <w:t xml:space="preserve">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sidRPr="008D1DE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634D7">
        <w:t>,</w:t>
      </w:r>
      <w:r w:rsidR="003F54A7">
        <w:t xml:space="preserve"> </w:t>
      </w:r>
      <w:r w:rsidR="002C7420">
        <w:t>represent</w:t>
      </w:r>
      <w:r w:rsidR="00B634D7">
        <w:t>ing</w:t>
      </w:r>
      <w:r w:rsidR="002C7420">
        <w:t xml:space="preserve"> </w:t>
      </w:r>
      <w:r w:rsidR="005562CA">
        <w:t xml:space="preserve">the </w:t>
      </w:r>
      <w:r w:rsidR="008E1F15">
        <w:t xml:space="preserve">total </w:t>
      </w:r>
      <w:r w:rsidR="005562CA">
        <w:t>thickness</w:t>
      </w:r>
      <w:r w:rsidR="008B01DD">
        <w:t xml:space="preserve"> </w:t>
      </w:r>
      <w:r w:rsidR="00B77A49">
        <w:t>of the ice surface</w:t>
      </w:r>
      <w:r w:rsidR="008E1F15">
        <w:t>,</w:t>
      </w:r>
      <w:r w:rsidR="003F54A7">
        <w:t xml:space="preserve"> and </w:t>
      </w:r>
      <w:r w:rsidR="00796D5B">
        <w:t>its</w:t>
      </w:r>
      <w:r w:rsidR="003F54A7">
        <w:t xml:space="preserve"> quasi-liquid part</w:t>
      </w:r>
      <w:r w:rsidR="00D67ABF">
        <w:t xml:space="preserve">, </w:t>
      </w:r>
      <w:r w:rsidR="005562CA">
        <w:t>respectively</w:t>
      </w:r>
      <w:r w:rsidR="008E1F15">
        <w:t xml:space="preserve">. </w:t>
      </w:r>
      <w:r w:rsidR="008D1DE9">
        <w:t xml:space="preserve">As shown in the figu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8E1F15">
        <w:t xml:space="preserve"> </w:t>
      </w:r>
      <w:r w:rsidR="008E1F15">
        <w:t>is bounded by two extreme</w:t>
      </w:r>
      <w:r w:rsidR="00530606">
        <w:t>s</w:t>
      </w:r>
      <w:r w:rsidR="00302920">
        <w:t>, namely a minimum corresponding to the equilibrium thickness of</w:t>
      </w:r>
      <w:r w:rsidR="00530606">
        <w:t xml:space="preserve"> </w:t>
      </w:r>
      <m:oMath>
        <m:r>
          <w:rPr>
            <w:rFonts w:ascii="Cambria Math" w:eastAsiaTheme="minorEastAsia" w:hAnsi="Cambria Math"/>
          </w:rPr>
          <m:t>μ</m:t>
        </m:r>
      </m:oMath>
      <w:r w:rsidR="008D1DE9" w:rsidRPr="008D1DE9">
        <w:rPr>
          <w:rFonts w:eastAsiaTheme="minorEastAsia"/>
        </w:rPr>
        <w:t>surface I</w:t>
      </w:r>
      <w:r w:rsidR="00530606">
        <w:rPr>
          <w:rFonts w:eastAsiaTheme="minorEastAsia"/>
        </w:rPr>
        <w:t xml:space="preserve">, </w:t>
      </w:r>
      <w:r w:rsidR="008D1DE9">
        <w:rPr>
          <w:rFonts w:eastAsiaTheme="minorEastAsia"/>
        </w:rPr>
        <w:t>and</w:t>
      </w:r>
      <w:r w:rsidR="00302920">
        <w:rPr>
          <w:rFonts w:eastAsiaTheme="minorEastAsia"/>
        </w:rPr>
        <w:t xml:space="preserve"> a maximum corresponding to the equilibrium thickness of</w:t>
      </w:r>
      <w:r w:rsidR="00530606">
        <w:rPr>
          <w:rFonts w:eastAsiaTheme="minorEastAsia"/>
        </w:rPr>
        <w:t xml:space="preserve"> </w:t>
      </w:r>
      <m:oMath>
        <m:r>
          <w:rPr>
            <w:rFonts w:ascii="Cambria Math" w:eastAsiaTheme="minorEastAsia" w:hAnsi="Cambria Math"/>
          </w:rPr>
          <m:t>μ</m:t>
        </m:r>
      </m:oMath>
      <w:r w:rsidR="008D1DE9" w:rsidRPr="008D1DE9">
        <w:rPr>
          <w:rFonts w:eastAsiaTheme="minorEastAsia"/>
        </w:rPr>
        <w:t>surface I</w:t>
      </w:r>
      <w:r w:rsidR="008D1DE9">
        <w:rPr>
          <w:rFonts w:eastAsiaTheme="minorEastAsia"/>
        </w:rPr>
        <w:t>I</w:t>
      </w:r>
      <w:r w:rsidR="00530606">
        <w:rPr>
          <w:rFonts w:eastAsiaTheme="minorEastAsia"/>
        </w:rPr>
        <w:t xml:space="preserve">. These two </w:t>
      </w:r>
      <w:proofErr w:type="spellStart"/>
      <w:r w:rsidR="00530606">
        <w:rPr>
          <w:rFonts w:eastAsiaTheme="minorEastAsia"/>
        </w:rPr>
        <w:t>microsurfaces</w:t>
      </w:r>
      <w:proofErr w:type="spellEnd"/>
      <w:r w:rsidR="00530606">
        <w:rPr>
          <w:rFonts w:eastAsiaTheme="minorEastAsia"/>
        </w:rPr>
        <w:t xml:space="preserve"> also possess different volatilities: </w:t>
      </w:r>
      <m:oMath>
        <m:r>
          <w:rPr>
            <w:rFonts w:ascii="Cambria Math" w:eastAsiaTheme="minorEastAsia" w:hAnsi="Cambria Math"/>
          </w:rPr>
          <m:t>μ</m:t>
        </m:r>
      </m:oMath>
      <w:r w:rsidR="00530606" w:rsidRPr="008D1DE9">
        <w:rPr>
          <w:rFonts w:eastAsiaTheme="minorEastAsia"/>
        </w:rPr>
        <w:t xml:space="preserve">surface I </w:t>
      </w:r>
      <w:r w:rsidR="00530606">
        <w:t xml:space="preserve">has </w:t>
      </w:r>
      <w:r w:rsidR="00497233">
        <w:t>low</w:t>
      </w:r>
      <w:r w:rsidR="00302920">
        <w:t>er</w:t>
      </w:r>
      <w:r w:rsidR="00530606">
        <w:t xml:space="preserve"> </w:t>
      </w:r>
      <w:r w:rsidR="00497233">
        <w:t>volatility</w:t>
      </w:r>
      <w:r w:rsidR="00530606">
        <w:t xml:space="preserve"> (i.e., lower chemical potential), while </w:t>
      </w:r>
      <m:oMath>
        <m:r>
          <w:rPr>
            <w:rFonts w:ascii="Cambria Math" w:eastAsiaTheme="minorEastAsia" w:hAnsi="Cambria Math"/>
          </w:rPr>
          <m:t>μ</m:t>
        </m:r>
      </m:oMath>
      <w:r w:rsidR="00530606" w:rsidRPr="008D1DE9">
        <w:rPr>
          <w:rFonts w:eastAsiaTheme="minorEastAsia"/>
        </w:rPr>
        <w:t>surface I</w:t>
      </w:r>
      <w:r w:rsidR="00530606">
        <w:rPr>
          <w:rFonts w:eastAsiaTheme="minorEastAsia"/>
        </w:rPr>
        <w:t>I</w:t>
      </w:r>
      <w:r w:rsidR="00497233">
        <w:t xml:space="preserve"> </w:t>
      </w:r>
      <w:r w:rsidR="00530606">
        <w:t xml:space="preserve">has higher volatility (higher chemical potential). </w:t>
      </w:r>
      <w:r w:rsidR="00DA4F3A" w:rsidRPr="008D1DE9">
        <w:rPr>
          <w:rFonts w:eastAsiaTheme="minorEastAsia"/>
        </w:rPr>
        <w:t>The difference in volatilit</w:t>
      </w:r>
      <w:r w:rsidR="00DA4F3A" w:rsidRPr="008D1DE9">
        <w:rPr>
          <w:rFonts w:eastAsiaTheme="minorEastAsia"/>
        </w:rPr>
        <w:t xml:space="preserve">y between these two </w:t>
      </w:r>
      <w:proofErr w:type="spellStart"/>
      <w:r w:rsidR="00DA4F3A" w:rsidRPr="008D1DE9">
        <w:rPr>
          <w:rFonts w:eastAsiaTheme="minorEastAsia"/>
        </w:rPr>
        <w:t>microsurfaces</w:t>
      </w:r>
      <w:proofErr w:type="spellEnd"/>
      <w:r w:rsidR="00DA4F3A" w:rsidRPr="008D1DE9">
        <w:rPr>
          <w:rFonts w:eastAsiaTheme="minorEastAsia"/>
        </w:rPr>
        <w:t xml:space="preserve"> </w:t>
      </w:r>
      <w:r w:rsidR="00DA4F3A" w:rsidRPr="008D1DE9">
        <w:rPr>
          <w:rFonts w:eastAsiaTheme="minorEastAsia"/>
        </w:rPr>
        <w:t xml:space="preserve">is </w:t>
      </w:r>
      <w:r w:rsidR="00DA4F3A" w:rsidRPr="008D1DE9">
        <w:rPr>
          <w:rFonts w:eastAsiaTheme="minorEastAsia"/>
        </w:rPr>
        <w:t>specified</w:t>
      </w:r>
      <w:r w:rsidR="00DA4F3A" w:rsidRPr="008D1DE9">
        <w:rPr>
          <w:rFonts w:eastAsiaTheme="minorEastAsia"/>
        </w:rPr>
        <w:t xml:space="preserve"> </w:t>
      </w:r>
      <w:r w:rsidR="00DA4F3A" w:rsidRPr="008D1DE9">
        <w:rPr>
          <w:rFonts w:eastAsiaTheme="minorEastAsia"/>
        </w:rPr>
        <w:t>it terms of a</w:t>
      </w:r>
      <w:r w:rsidR="00DA4F3A" w:rsidRPr="008D1DE9">
        <w:rPr>
          <w:rFonts w:eastAsiaTheme="minorEastAsia"/>
        </w:rPr>
        <w:t xml:space="preserve"> supersaturation</w:t>
      </w:r>
      <w:r w:rsidR="00DA4F3A" w:rsidRPr="008D1DE9">
        <w:rPr>
          <w:rFonts w:eastAsiaTheme="minorEastAsia"/>
        </w:rPr>
        <w:t xml:space="preserve"> difference</w:t>
      </w:r>
      <w:r w:rsidR="00DA4F3A" w:rsidRPr="008D1DE9">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DA4F3A" w:rsidRPr="008D1DE9">
        <w:rPr>
          <w:rFonts w:eastAsiaTheme="minorEastAsia"/>
        </w:rPr>
        <w:t xml:space="preserve">. </w:t>
      </w:r>
      <w:r w:rsidR="00DA4F3A" w:rsidRPr="008D1DE9">
        <w:rPr>
          <w:rFonts w:eastAsiaTheme="minorEastAsia"/>
        </w:rPr>
        <w:t>(</w:t>
      </w:r>
      <w:r w:rsidR="00DA4F3A" w:rsidRPr="008D1DE9">
        <w:rPr>
          <w:rFonts w:eastAsiaTheme="minorEastAsia"/>
        </w:rPr>
        <w:t>Evidence for the existence of these microstates, and their difference in volatility, emerges from molecular dynamics simulations</w:t>
      </w:r>
      <w:r w:rsidR="00DA4F3A" w:rsidRPr="008D1DE9">
        <w:rPr>
          <w:rFonts w:eastAsiaTheme="minorEastAsia"/>
        </w:rPr>
        <w:t xml:space="preserve"> described in </w:t>
      </w:r>
      <w:r w:rsidR="00DA4F3A" w:rsidRPr="008D1DE9">
        <w:rPr>
          <w:rFonts w:eastAsiaTheme="minorEastAsia"/>
        </w:rPr>
        <w:t>N2016.</w:t>
      </w:r>
      <w:r w:rsidR="00DA4F3A" w:rsidRPr="008D1DE9">
        <w:rPr>
          <w:rFonts w:eastAsiaTheme="minorEastAsia"/>
        </w:rPr>
        <w:t xml:space="preserve">) </w:t>
      </w:r>
    </w:p>
    <w:p w:rsidR="00302920" w:rsidRDefault="00302920" w:rsidP="008D1DE9">
      <w:pPr>
        <w:rPr>
          <w:rFonts w:eastAsiaTheme="minorEastAsia"/>
        </w:rPr>
      </w:pPr>
    </w:p>
    <w:p w:rsidR="00497233" w:rsidRPr="00A67B83" w:rsidRDefault="00530606" w:rsidP="008D1DE9">
      <w:pPr>
        <w:rPr>
          <w:rFonts w:eastAsiaTheme="minorEastAsia"/>
        </w:rPr>
      </w:pPr>
      <w:r>
        <w:t>QLC-1 prescribes the ti</w:t>
      </w:r>
      <w:r w:rsidR="00265AC7">
        <w:t xml:space="preserve">me evolution of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DA4F3A" w:rsidRPr="008D1DE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DA4F3A" w:rsidRPr="008D1DE9">
        <w:rPr>
          <w:rFonts w:eastAsiaTheme="minorEastAsia"/>
        </w:rPr>
        <w:t xml:space="preserve"> </w:t>
      </w:r>
      <w:r w:rsidR="00265AC7">
        <w:t xml:space="preserve">by a pair of reaction-diffusion equations that represent </w:t>
      </w:r>
      <w:r w:rsidR="00302920">
        <w:t xml:space="preserve">processes that influenc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302920" w:rsidRPr="008D1DE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02920">
        <w:t>,</w:t>
      </w:r>
      <w:r w:rsidR="00265AC7">
        <w:t xml:space="preserve"> </w:t>
      </w:r>
      <w:r w:rsidR="00DA4F3A">
        <w:t>namely:</w:t>
      </w:r>
      <w:r w:rsidR="00265AC7">
        <w:t xml:space="preserve"> (i) </w:t>
      </w:r>
      <w:r w:rsidR="00DA4F3A">
        <w:t>E</w:t>
      </w:r>
      <w:r w:rsidR="00DC42A9">
        <w:t xml:space="preserve">xchange (deposition and ablation) </w:t>
      </w:r>
      <w:r w:rsidR="00D67ABF">
        <w:t xml:space="preserve">of QLL </w:t>
      </w:r>
      <w:r w:rsidR="00864128">
        <w:t xml:space="preserve">molecules </w:t>
      </w:r>
      <w:r w:rsidR="00DC42A9">
        <w:t xml:space="preserve">with the vapor phase, </w:t>
      </w:r>
      <w:r w:rsidR="00265AC7">
        <w:t xml:space="preserve">(ii) </w:t>
      </w:r>
      <w:r w:rsidR="00302920">
        <w:t>D</w:t>
      </w:r>
      <w:r w:rsidR="00265AC7">
        <w:t>iffusion of QLL</w:t>
      </w:r>
      <w:r w:rsidR="00DC42A9">
        <w:t xml:space="preserve"> </w:t>
      </w:r>
      <w:r w:rsidR="00864128">
        <w:t xml:space="preserve">molecules </w:t>
      </w:r>
      <w:r w:rsidR="00DC42A9">
        <w:t>across the ice surface</w:t>
      </w:r>
      <w:r w:rsidR="00265AC7">
        <w:t xml:space="preserve">, and (iii) </w:t>
      </w:r>
      <w:r w:rsidR="00DA4F3A">
        <w:t>I</w:t>
      </w:r>
      <w:r w:rsidR="00265AC7">
        <w:t>nterconversion of QLL molecules to/from the underlying ice.</w:t>
      </w:r>
      <w:r w:rsidR="00497233">
        <w:t xml:space="preserve"> </w:t>
      </w:r>
    </w:p>
    <w:p w:rsidR="003F54A7" w:rsidRPr="001476CA" w:rsidRDefault="003F54A7" w:rsidP="006A2CE0">
      <w:pPr>
        <w:rPr>
          <w:i/>
          <w:iCs/>
        </w:rPr>
      </w:pP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lastRenderedPageBreak/>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922755" w:rsidRPr="00922755" w:rsidRDefault="00DA4F3A" w:rsidP="00922755">
      <w:pPr>
        <w:rPr>
          <w:rFonts w:eastAsiaTheme="minorEastAsia"/>
        </w:rPr>
      </w:pPr>
      <w:r>
        <w:t xml:space="preserve">A key feature of QLC-1 is that </w:t>
      </w:r>
      <w:r w:rsidR="00922755">
        <w:t xml:space="preserve">the </w:t>
      </w:r>
      <w:r>
        <w:t xml:space="preserve">overlying water vapor </w:t>
      </w:r>
      <w:r w:rsidR="00922755">
        <w:t xml:space="preserve">supersaturation </w:t>
      </w:r>
      <w:r>
        <w:t xml:space="preserve">is specified </w:t>
      </w:r>
      <w:r>
        <w:t>parametrically</w:t>
      </w:r>
      <w:r w:rsidR="00922755">
        <w:t xml:space="preserve"> as a function of position along the facet surface</w:t>
      </w:r>
      <w:r w:rsidR="00922755">
        <w:rPr>
          <w:rFonts w:eastAsiaTheme="minorEastAsia"/>
        </w:rPr>
        <w:t>, so that inhomogeneities in the overlying vapor field can be imposed.</w:t>
      </w:r>
      <w:r>
        <w:t xml:space="preserve"> For example, c</w:t>
      </w:r>
      <w:r>
        <w:t xml:space="preserve">onsistent with the situation that facet corners of growing ice crystals experience higher vapor supersaturation </w:t>
      </w:r>
      <w:r>
        <w:fldChar w:fldCharType="begin"/>
      </w:r>
      <w:r>
        <w:instrText xml:space="preserve"> ADDIN ZOTERO_ITEM CSL_CITATION {"citationID":"b8UAGtAd","properties":{"formattedCitation":"(Berg 1938)","plainCitation":"(Berg 1938)","noteIndex":0},"citationItems":[{"id":1994,"uris":["http://zotero.org/users/189886/items/96B9ZR89"],"itemData":{"id":1994,"type":"article-journal","abstract":"The purpose of the present paper is to provide an experimental contribution towards the knowledge of the mechanism of crystal growth from solutions. Certain details about the mechanism of crystal growth have been studied in the case of one-component systems, i. e. crystals growing from the melt or from the vapour. Very little is known about crystal growth from solutions. Yet, although the one-component system is the simpler one, special interest is attached to the two-component system, because of its technical applications. In chemical industry crystals are grown from solutions on a big scale. A closer knowledge of the mechanism of crystal growth would enable one to apply the conditions, e. g. temperature or degree of supersaturation, most favourable for the process in question. This is, as yet, done purely empirically.","container-title":"Proceedings of the Royal Society of London. Series A - Mathematical and Physical Sciences","DOI":"10.1098/rspa.1938.0006","issue":"916","note":"publisher: Royal Society","page":"79-95","source":"royalsocietypublishing.org (Atypon)","title":"Crystal growth from solutions","volume":"164","author":[{"family":"Berg","given":"W. F."}],"issued":{"date-parts":[["1938"]]}}}],"schema":"https://github.com/citation-style-language/schema/raw/master/csl-citation.json"} </w:instrText>
      </w:r>
      <w:r>
        <w:fldChar w:fldCharType="separate"/>
      </w:r>
      <w:r>
        <w:rPr>
          <w:noProof/>
        </w:rPr>
        <w:t>(Berg 1938)</w:t>
      </w:r>
      <w:r>
        <w:fldChar w:fldCharType="end"/>
      </w:r>
      <w:r>
        <w:t xml:space="preserve">, </w:t>
      </w:r>
      <w:r w:rsidR="00922755">
        <w:t>a typical parameterization is parabolic,</w:t>
      </w:r>
    </w:p>
    <w:p w:rsidR="00922755" w:rsidRDefault="00922755" w:rsidP="00922755">
      <w:pPr>
        <w:pStyle w:val="ListParagraph"/>
        <w:ind w:left="360"/>
        <w:rPr>
          <w:rFonts w:eastAsiaTheme="minorEastAsia"/>
        </w:rPr>
      </w:pPr>
    </w:p>
    <w:p w:rsidR="00922755" w:rsidRPr="00C82EAC" w:rsidRDefault="00922755" w:rsidP="00922755">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1</w:t>
      </w:r>
      <w:r>
        <w:rPr>
          <w:rFonts w:eastAsiaTheme="minorEastAsia"/>
        </w:rPr>
        <w:t>)</w:t>
      </w:r>
    </w:p>
    <w:p w:rsidR="00922755" w:rsidRDefault="00922755" w:rsidP="00922755">
      <w:pPr>
        <w:pStyle w:val="ListParagraph"/>
        <w:ind w:left="360"/>
        <w:rPr>
          <w:rFonts w:eastAsiaTheme="minorEastAsia"/>
        </w:rPr>
      </w:pPr>
    </w:p>
    <w:p w:rsidR="00922755" w:rsidRDefault="00922755" w:rsidP="00922755">
      <w:pPr>
        <w:pStyle w:val="ListParagraph"/>
        <w:ind w:left="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xml:space="preserve"> is the fractional reduction of supersaturation at facet centers relative to facet corners, </w:t>
      </w:r>
    </w:p>
    <w:p w:rsidR="00922755" w:rsidRDefault="00922755" w:rsidP="00922755">
      <w:pPr>
        <w:pStyle w:val="ListParagraph"/>
        <w:ind w:left="360"/>
        <w:rPr>
          <w:rFonts w:eastAsiaTheme="minorEastAsia"/>
        </w:rPr>
      </w:pPr>
    </w:p>
    <w:p w:rsidR="00922755" w:rsidRDefault="00922755" w:rsidP="00922755">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iddle</m:t>
                </m:r>
              </m:sub>
            </m:sSub>
          </m:num>
          <m:den>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2</w:t>
      </w:r>
      <w:r>
        <w:rPr>
          <w:rFonts w:eastAsiaTheme="minorEastAsia"/>
        </w:rPr>
        <w:t>)</w:t>
      </w:r>
    </w:p>
    <w:p w:rsidR="00922755" w:rsidRDefault="00922755" w:rsidP="00922755">
      <w:pPr>
        <w:pStyle w:val="ListParagraph"/>
        <w:ind w:left="360"/>
        <w:rPr>
          <w:rFonts w:eastAsiaTheme="minorEastAsia"/>
        </w:rPr>
      </w:pPr>
    </w:p>
    <w:p w:rsidR="00922755" w:rsidRPr="00922755" w:rsidRDefault="00922755" w:rsidP="00922755">
      <w:pPr>
        <w:rPr>
          <w:rFonts w:eastAsiaTheme="minorEastAsia"/>
        </w:rPr>
      </w:pPr>
      <w:r>
        <w:rPr>
          <w:rFonts w:eastAsiaTheme="minorEastAsia"/>
        </w:rPr>
        <w:t>N</w:t>
      </w:r>
      <w:r w:rsidRPr="00922755">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r>
              <w:rPr>
                <w:rFonts w:ascii="Cambria Math" w:eastAsiaTheme="minorEastAsia" w:hAnsi="Cambria Math"/>
              </w:rPr>
              <m:t>,corner</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w:t>
      </w:r>
      <w:r w:rsidR="00302920">
        <w:rPr>
          <w:rFonts w:eastAsiaTheme="minorEastAsia"/>
        </w:rPr>
        <w:t xml:space="preserve">in this formulation </w:t>
      </w:r>
      <w:r w:rsidRPr="00922755">
        <w:rPr>
          <w:rFonts w:eastAsiaTheme="minorEastAsia"/>
        </w:rPr>
        <w:t>represent subsaturation conditions.</w:t>
      </w:r>
    </w:p>
    <w:p w:rsidR="00922755" w:rsidRDefault="00922755" w:rsidP="003F54A7"/>
    <w:p w:rsidR="00530606" w:rsidRDefault="00530606" w:rsidP="00530606">
      <w:r>
        <w:t xml:space="preserve">A typical trajectory result is shown in Fig. 2, where it is seen that </w:t>
      </w:r>
      <w:r>
        <w:t xml:space="preserve">new layers </w:t>
      </w:r>
      <w:r>
        <w:t xml:space="preserve">have </w:t>
      </w:r>
      <w:r>
        <w:t>form</w:t>
      </w:r>
      <w:r>
        <w:t>ed</w:t>
      </w:r>
      <w:r>
        <w:t xml:space="preserve"> preferentially </w:t>
      </w:r>
      <w:r>
        <w:t xml:space="preserve">at facet corners (consistent with the </w:t>
      </w:r>
      <w:proofErr w:type="spellStart"/>
      <w:r>
        <w:t>Bergian</w:t>
      </w:r>
      <w:proofErr w:type="spellEnd"/>
      <w:r>
        <w:t xml:space="preserve"> parameterization of the overlying water vapor field)</w:t>
      </w:r>
      <w:r>
        <w:t>.</w:t>
      </w:r>
    </w:p>
    <w:p w:rsidR="00530606" w:rsidRDefault="00530606" w:rsidP="003F54A7"/>
    <w:p w:rsidR="00DA4F3A" w:rsidRDefault="00DA4F3A" w:rsidP="003F54A7"/>
    <w:p w:rsidR="009005B9" w:rsidRDefault="009005B9" w:rsidP="009005B9"/>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lastRenderedPageBreak/>
              <w:drawing>
                <wp:inline distT="0" distB="0" distL="0" distR="0" wp14:anchorId="5FE96EBA" wp14:editId="3C36F12B">
                  <wp:extent cx="4038088" cy="4549348"/>
                  <wp:effectExtent l="0" t="0" r="635"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080259" cy="4596858"/>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530606" w:rsidRDefault="00530606" w:rsidP="00530606"/>
    <w:p w:rsidR="00530606" w:rsidRDefault="00530606" w:rsidP="00530606">
      <w:r>
        <w:t>The main insight afforded by QLC-1 is that it provides a mechanism by which faceted ice crystal growth can occur</w:t>
      </w:r>
      <w:r w:rsidR="00302920">
        <w:t xml:space="preserve">, summarized </w:t>
      </w:r>
      <w:r>
        <w:t>as follows</w:t>
      </w:r>
      <w:r w:rsidR="00302920">
        <w:t xml:space="preserve"> (</w:t>
      </w:r>
      <w:r w:rsidR="00C972BC">
        <w:rPr>
          <w:rFonts w:eastAsiaTheme="minorEastAsia"/>
        </w:rPr>
        <w:t>t</w:t>
      </w:r>
      <w:r w:rsidR="00C972BC">
        <w:rPr>
          <w:rFonts w:eastAsiaTheme="minorEastAsia"/>
        </w:rPr>
        <w:t>he reader is referred to N2016 for a</w:t>
      </w:r>
      <w:r w:rsidR="00302920">
        <w:rPr>
          <w:rFonts w:eastAsiaTheme="minorEastAsia"/>
        </w:rPr>
        <w:t xml:space="preserve"> </w:t>
      </w:r>
      <w:proofErr w:type="gramStart"/>
      <w:r w:rsidR="00302920">
        <w:rPr>
          <w:rFonts w:eastAsiaTheme="minorEastAsia"/>
        </w:rPr>
        <w:t>more complete and</w:t>
      </w:r>
      <w:r w:rsidR="00C972BC">
        <w:rPr>
          <w:rFonts w:eastAsiaTheme="minorEastAsia"/>
        </w:rPr>
        <w:t xml:space="preserve"> quantitative</w:t>
      </w:r>
      <w:proofErr w:type="gramEnd"/>
      <w:r w:rsidR="00C972BC">
        <w:rPr>
          <w:rFonts w:eastAsiaTheme="minorEastAsia"/>
        </w:rPr>
        <w:t xml:space="preserve"> version of th</w:t>
      </w:r>
      <w:r w:rsidR="00C972BC">
        <w:rPr>
          <w:rFonts w:eastAsiaTheme="minorEastAsia"/>
        </w:rPr>
        <w:t>e</w:t>
      </w:r>
      <w:r w:rsidR="00C972BC">
        <w:rPr>
          <w:rFonts w:eastAsiaTheme="minorEastAsia"/>
        </w:rPr>
        <w:t>s</w:t>
      </w:r>
      <w:r w:rsidR="00C972BC">
        <w:rPr>
          <w:rFonts w:eastAsiaTheme="minorEastAsia"/>
        </w:rPr>
        <w:t>e</w:t>
      </w:r>
      <w:r w:rsidR="00C972BC">
        <w:rPr>
          <w:rFonts w:eastAsiaTheme="minorEastAsia"/>
        </w:rPr>
        <w:t xml:space="preserve"> argument</w:t>
      </w:r>
      <w:r w:rsidR="00C972BC">
        <w:rPr>
          <w:rFonts w:eastAsiaTheme="minorEastAsia"/>
        </w:rPr>
        <w:t>s</w:t>
      </w:r>
      <w:r w:rsidR="00302920">
        <w:rPr>
          <w:rFonts w:eastAsiaTheme="minorEastAsia"/>
        </w:rPr>
        <w:t>)</w:t>
      </w:r>
      <w:r w:rsidR="00C972BC">
        <w:rPr>
          <w:rFonts w:eastAsiaTheme="minorEastAsia"/>
        </w:rPr>
        <w:t>.</w:t>
      </w:r>
    </w:p>
    <w:p w:rsidR="00530606" w:rsidRDefault="00530606" w:rsidP="00530606"/>
    <w:p w:rsidR="00530606" w:rsidRDefault="00530606" w:rsidP="00C731FC">
      <w:pPr>
        <w:pStyle w:val="ListParagraph"/>
        <w:numPr>
          <w:ilvl w:val="0"/>
          <w:numId w:val="44"/>
        </w:numPr>
      </w:pPr>
      <w:r>
        <w:t xml:space="preserve">Designating the horizontal distance between new layers and their predecessors as </w:t>
      </w:r>
      <w:r w:rsidRPr="00F92FC6">
        <w:rPr>
          <w:rFonts w:eastAsiaTheme="minorEastAsia"/>
        </w:rPr>
        <w:t>“</w:t>
      </w:r>
      <m:oMath>
        <m:r>
          <w:rPr>
            <w:rFonts w:ascii="Cambria Math" w:eastAsiaTheme="minorEastAsia" w:hAnsi="Cambria Math"/>
          </w:rPr>
          <m:t>λ</m:t>
        </m:r>
      </m:oMath>
      <w:r w:rsidRPr="00F92FC6">
        <w:rPr>
          <w:rFonts w:eastAsiaTheme="minorEastAsia"/>
        </w:rPr>
        <w:t>”</w:t>
      </w:r>
      <w:r>
        <w:rPr>
          <w:rFonts w:eastAsiaTheme="minorEastAsia"/>
        </w:rPr>
        <w:t xml:space="preserve"> (see Fig. 2), we see that</w:t>
      </w:r>
      <w:r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Pr>
          <w:rFonts w:eastAsiaTheme="minorEastAsia"/>
        </w:rPr>
        <w:t xml:space="preserve">; this is because </w:t>
      </w:r>
      <w:r>
        <w:t>new layers typically form at facet corners, where the water vapor concentration is highest</w:t>
      </w:r>
      <w:r w:rsidR="00A67B83">
        <w:rPr>
          <w:rFonts w:eastAsiaTheme="minorEastAsia"/>
        </w:rPr>
        <w:t>, as described above.</w:t>
      </w:r>
    </w:p>
    <w:p w:rsidR="00182881" w:rsidRDefault="00C02E73" w:rsidP="00182881">
      <w:pPr>
        <w:pStyle w:val="ListParagraph"/>
        <w:numPr>
          <w:ilvl w:val="0"/>
          <w:numId w:val="44"/>
        </w:numPr>
      </w:pPr>
      <w:r>
        <w:t>H</w:t>
      </w:r>
      <w:r w:rsidR="00CF6963">
        <w:t xml:space="preserve">orizontal diffusion </w:t>
      </w:r>
      <w:r w:rsidR="00973775">
        <w:rPr>
          <w:rFonts w:eastAsiaTheme="minorEastAsia"/>
        </w:rPr>
        <w:t xml:space="preserve">moves quasi-liquid away from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toward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 xml:space="preserve"> regions</w:t>
      </w:r>
      <w:r w:rsidR="00A67B83">
        <w:rPr>
          <w:rFonts w:eastAsiaTheme="minorEastAsia"/>
        </w:rPr>
        <w:t>, because the former is thicker than the latter</w:t>
      </w:r>
      <w:r w:rsidR="00973775">
        <w:rPr>
          <w:rFonts w:eastAsiaTheme="minorEastAsia"/>
        </w:rPr>
        <w:t>.</w:t>
      </w:r>
      <w:r w:rsidR="00973775">
        <w:t xml:space="preserve"> </w:t>
      </w:r>
      <w:r w:rsidR="00A67B83">
        <w:rPr>
          <w:rFonts w:eastAsiaTheme="minorEastAsia"/>
        </w:rPr>
        <w:t>The result is</w:t>
      </w:r>
      <w:r w:rsidR="00BC70FE">
        <w:rPr>
          <w:rFonts w:eastAsiaTheme="minorEastAsia"/>
        </w:rPr>
        <w:t xml:space="preserve"> an</w:t>
      </w:r>
      <w:r w:rsidR="00A67B83">
        <w:rPr>
          <w:rFonts w:eastAsiaTheme="minorEastAsia"/>
        </w:rPr>
        <w:t xml:space="preserve"> overall</w:t>
      </w:r>
      <w:r w:rsidR="00BC70FE">
        <w:rPr>
          <w:rFonts w:eastAsiaTheme="minorEastAsia"/>
        </w:rPr>
        <w:t xml:space="preserve">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p>
    <w:p w:rsidR="002C11F4" w:rsidRPr="009F032C" w:rsidRDefault="009F032C" w:rsidP="008D1DE9">
      <w:pPr>
        <w:pStyle w:val="ListParagraph"/>
        <w:numPr>
          <w:ilvl w:val="0"/>
          <w:numId w:val="44"/>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w:t>
      </w:r>
      <w:r w:rsidR="00D578CC">
        <w:t xml:space="preserve">higher </w:t>
      </w:r>
      <w:r>
        <w:t>grow</w:t>
      </w:r>
      <w:r w:rsidR="00E16D1E">
        <w:t>th rate</w:t>
      </w:r>
      <w:r w:rsidR="00D578CC">
        <w:t>s</w:t>
      </w:r>
      <w:r w:rsidR="00CF7A40">
        <w:t xml:space="preserve"> at</w:t>
      </w:r>
      <w:r w:rsidR="00FE3066">
        <w:t xml:space="preserve"> its </w:t>
      </w:r>
      <w:r w:rsidR="00D578CC">
        <w:t>corners,</w:t>
      </w:r>
      <w:r w:rsidR="00FE3066">
        <w:t xml:space="preserve"> </w:t>
      </w:r>
      <w:r>
        <w:t xml:space="preserve">because of </w:t>
      </w:r>
      <w:r w:rsidR="00D578CC">
        <w:t>higher</w:t>
      </w:r>
      <w:r w:rsidR="00CC7A08">
        <w:t xml:space="preserve"> </w:t>
      </w:r>
      <w:r>
        <w:t>vapor</w:t>
      </w:r>
      <w:r w:rsidR="00E16D1E">
        <w:t xml:space="preserve"> concentration </w:t>
      </w:r>
      <w:r w:rsidR="007C49A9">
        <w:t>there</w:t>
      </w:r>
      <w:r w:rsidR="00A67B83">
        <w:t>, which</w:t>
      </w:r>
      <w:r w:rsidR="00D578CC">
        <w:t xml:space="preserve"> </w:t>
      </w:r>
      <w:r w:rsidR="00E16D1E">
        <w:t xml:space="preserve">leads to </w:t>
      </w:r>
      <w:r w:rsidR="00CF7A40">
        <w:t xml:space="preserve">a higher step </w:t>
      </w:r>
      <w:r w:rsidR="00CF7A40">
        <w:lastRenderedPageBreak/>
        <w:t>density</w:t>
      </w:r>
      <w:r w:rsidR="00D578CC">
        <w:t xml:space="preserve"> (smaller </w:t>
      </w:r>
      <m:oMath>
        <m:r>
          <w:rPr>
            <w:rFonts w:ascii="Cambria Math" w:eastAsiaTheme="minorEastAsia" w:hAnsi="Cambria Math"/>
          </w:rPr>
          <m:t>λ</m:t>
        </m:r>
      </m:oMath>
      <w:r w:rsidR="00D578CC">
        <w:t>)</w:t>
      </w:r>
      <w:r w:rsidR="00CF7A40">
        <w:t xml:space="preserve"> </w:t>
      </w:r>
      <w:r w:rsidR="00A67B83">
        <w:t>there</w:t>
      </w:r>
      <w:r w:rsidR="00CF7A40">
        <w:t>, hence a reduction in the growth rate at corners</w:t>
      </w:r>
      <w:r w:rsidR="00D578CC">
        <w:t xml:space="preserve"> relative to facet centers.</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xml:space="preserve">. </w:t>
      </w:r>
      <w:r w:rsidR="00727B3E">
        <w:t>The resulting traveling wave</w:t>
      </w:r>
      <w:r w:rsidR="00E16D1E">
        <w:t xml:space="preserve"> </w:t>
      </w:r>
      <w:r w:rsidR="00727B3E">
        <w:t>would be</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302920" w:rsidP="00403CF1">
      <w:r>
        <w:t xml:space="preserve">Our </w:t>
      </w:r>
      <w:r w:rsidR="001C7D44">
        <w:t>goal</w:t>
      </w:r>
      <w:r>
        <w:t xml:space="preserve"> in the present communication is to </w:t>
      </w:r>
      <w:r w:rsidR="001C7D44">
        <w:t xml:space="preserve">generalize the above insight to </w:t>
      </w:r>
      <w:r w:rsidR="001C7D44">
        <w:t xml:space="preserve">a </w:t>
      </w:r>
      <w:r w:rsidR="001C7D44">
        <w:t>more diverse set of overlying vapor fields</w:t>
      </w:r>
      <w:r w:rsidR="001C7D44">
        <w:t xml:space="preserve">, and to narrow the number and range of parameters by applying physical constraints. To do so, we </w:t>
      </w:r>
      <w:r>
        <w:t xml:space="preserve">address </w:t>
      </w:r>
      <w:r w:rsidR="001C7D44">
        <w:t>a</w:t>
      </w:r>
      <w:r>
        <w:t xml:space="preserve"> structural limitation in </w:t>
      </w:r>
      <w:r w:rsidR="009A7AAB">
        <w:t>QLC</w:t>
      </w:r>
      <w:r w:rsidR="002831EF">
        <w:t>-</w:t>
      </w:r>
      <w:r w:rsidR="009A7AAB">
        <w:t>1</w:t>
      </w:r>
      <w:r w:rsidR="001C7D44">
        <w:t xml:space="preserve"> having to do with the time scale of </w:t>
      </w:r>
      <w:r w:rsidR="000941B3" w:rsidRPr="001C7D44">
        <w:rPr>
          <w:rFonts w:eastAsiaTheme="minorEastAsia"/>
        </w:rPr>
        <w:t>quasi-liquid/ice equilibration</w:t>
      </w:r>
      <w:r w:rsidR="000941B3">
        <w:t xml:space="preserve"> </w:t>
      </w:r>
      <w:r w:rsidR="001C7D44">
        <w:t>dynamics shown in Fig. 1, and employ</w:t>
      </w:r>
      <w:r w:rsidR="001C7D44">
        <w:t xml:space="preserve"> </w:t>
      </w:r>
      <w:r w:rsidR="001C7D44">
        <w:t xml:space="preserve">a </w:t>
      </w:r>
      <w:r w:rsidR="001C7D44">
        <w:t>nondimensionalization</w:t>
      </w:r>
      <w:r w:rsidR="001C7D44">
        <w:t xml:space="preserve"> technique. These are described next.</w:t>
      </w:r>
    </w:p>
    <w:p w:rsidR="001D19C1" w:rsidRDefault="001D19C1" w:rsidP="001D19C1"/>
    <w:p w:rsidR="007E282F" w:rsidRPr="007E282F" w:rsidRDefault="007E282F" w:rsidP="001D19C1">
      <w:pPr>
        <w:pStyle w:val="ListParagraph"/>
        <w:numPr>
          <w:ilvl w:val="0"/>
          <w:numId w:val="5"/>
        </w:numPr>
        <w:rPr>
          <w:b/>
          <w:bCs/>
        </w:rPr>
      </w:pPr>
      <w:r>
        <w:rPr>
          <w:b/>
          <w:bCs/>
        </w:rPr>
        <w:t>Revised</w:t>
      </w:r>
      <w:r>
        <w:rPr>
          <w:b/>
          <w:bCs/>
        </w:rPr>
        <w:t xml:space="preserve"> version of a Quasi-liquid continuum model</w:t>
      </w:r>
      <w:r w:rsidR="00F70B65">
        <w:rPr>
          <w:b/>
          <w:bCs/>
        </w:rPr>
        <w:t xml:space="preserve"> (</w:t>
      </w:r>
      <w:r w:rsidR="00F70B65">
        <w:rPr>
          <w:b/>
          <w:bCs/>
        </w:rPr>
        <w:t>QLC-2</w:t>
      </w:r>
      <w:r w:rsidR="00F70B65">
        <w:rPr>
          <w:b/>
          <w:bCs/>
        </w:rPr>
        <w:t>)</w:t>
      </w:r>
    </w:p>
    <w:p w:rsidR="00C27A6A" w:rsidRPr="002C7420" w:rsidRDefault="00101971" w:rsidP="00101971">
      <w:r>
        <w:t xml:space="preserve">The main structural limitation of QLC-1 is that the </w:t>
      </w:r>
      <w:r>
        <w:t xml:space="preserve">time scale of the interconversion of quasi-liquid and ice is fixed relative to </w:t>
      </w:r>
      <w:r>
        <w:t xml:space="preserve">the other two </w:t>
      </w:r>
      <w:r>
        <w:t>processes</w:t>
      </w:r>
      <w:r>
        <w:t xml:space="preserve"> (deposition/ablation and </w:t>
      </w:r>
      <w:r w:rsidR="000941B3" w:rsidRPr="001C7D44">
        <w:rPr>
          <w:rFonts w:eastAsiaTheme="minorEastAsia"/>
        </w:rPr>
        <w:t>quasi-liquid/ice equilibration</w:t>
      </w:r>
      <w:r>
        <w:t>)</w:t>
      </w:r>
      <w:r>
        <w:t xml:space="preserve">. In real crystal facets, these time scales </w:t>
      </w:r>
      <w:r>
        <w:t>could</w:t>
      </w:r>
      <w:r>
        <w:t xml:space="preserve"> vary from facet to facet, or as a function of temperature and vapor pressure, and therefore should therefore be adjustable quantities within the theory.</w:t>
      </w:r>
      <w:r>
        <w:t xml:space="preserve"> QLC-2 corrects this limitation by </w:t>
      </w:r>
      <w:r w:rsidR="001C7D44">
        <w:t xml:space="preserve">replacing the </w:t>
      </w:r>
      <w:r w:rsidR="000941B3" w:rsidRPr="001C7D44">
        <w:rPr>
          <w:rFonts w:eastAsiaTheme="minorEastAsia"/>
        </w:rPr>
        <w:t>quasi-liquid/ice equilibration</w:t>
      </w:r>
      <w:r w:rsidR="000941B3">
        <w:rPr>
          <w:rFonts w:eastAsiaTheme="minorEastAsia"/>
        </w:rPr>
        <w:t xml:space="preserve"> </w:t>
      </w:r>
      <w:r>
        <w:rPr>
          <w:rFonts w:eastAsiaTheme="minorEastAsia"/>
        </w:rPr>
        <w:t xml:space="preserve">term </w:t>
      </w:r>
      <w:r w:rsidR="001C7D44">
        <w:rPr>
          <w:rFonts w:eastAsiaTheme="minorEastAsia"/>
        </w:rPr>
        <w:t>in QLC-1 with a term that explicitly takes into account that time scale. The result is</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x</m:t>
            </m:r>
          </m:sub>
          <m:sup>
            <m:r>
              <w:rPr>
                <w:rFonts w:ascii="Cambria Math" w:eastAsiaTheme="minorEastAsia" w:hAnsi="Cambria Math"/>
              </w:rPr>
              <m:t>2</m:t>
            </m:r>
            <m:ctrlPr>
              <w:rPr>
                <w:rFonts w:ascii="Cambria Math" w:eastAsiaTheme="minorEastAsia" w:hAnsi="Cambria Math"/>
                <w:i/>
              </w:rPr>
            </m:ctrlPr>
          </m:sup>
        </m:sSub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N</m:t>
            </m:r>
          </m:e>
          <m:sub>
            <m:r>
              <w:rPr>
                <w:rFonts w:ascii="Cambria Math" w:eastAsiaTheme="minorEastAsia" w:hAnsi="Cambria Math"/>
              </w:rPr>
              <m:t>QLL</m:t>
            </m:r>
          </m:sub>
        </m:sSub>
        <m:r>
          <w:rPr>
            <w:rFonts w:ascii="Cambria Math" w:eastAsiaTheme="minorEastAsia" w:hAnsi="Cambria Math"/>
          </w:rPr>
          <m:t>)</m:t>
        </m:r>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101971">
        <w:rPr>
          <w:rFonts w:eastAsiaTheme="minorEastAsia"/>
        </w:rPr>
        <w:t>3</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17143">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101971">
        <w:rPr>
          <w:rFonts w:eastAsiaTheme="minorEastAsia"/>
        </w:rPr>
        <w:t>3</w:t>
      </w:r>
      <w:r w:rsidR="00565742">
        <w:rPr>
          <w:rFonts w:eastAsiaTheme="minorEastAsia"/>
        </w:rPr>
        <w:t>b</w:t>
      </w:r>
      <w:r w:rsidR="00C27A6A">
        <w:rPr>
          <w:rFonts w:eastAsiaTheme="minorEastAsia"/>
        </w:rPr>
        <w:t>)</w:t>
      </w:r>
    </w:p>
    <w:p w:rsidR="007E282F" w:rsidRPr="00C27A6A" w:rsidRDefault="007E282F" w:rsidP="007E282F"/>
    <w:p w:rsidR="00101971" w:rsidRDefault="00101971" w:rsidP="002234B4">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Pr>
          <w:rFonts w:eastAsiaTheme="minorEastAsia"/>
        </w:rPr>
        <w:t xml:space="preserve"> is the time scale of </w:t>
      </w:r>
      <w:r w:rsidR="000941B3" w:rsidRPr="001C7D44">
        <w:rPr>
          <w:rFonts w:eastAsiaTheme="minorEastAsia"/>
        </w:rPr>
        <w:t>quasi-liquid/ice equilibration</w:t>
      </w:r>
      <w:r>
        <w:rPr>
          <w:rFonts w:eastAsiaTheme="minorEastAsia"/>
        </w:rPr>
        <w:t xml:space="preserve">. Other terms are identical </w:t>
      </w:r>
      <w:r w:rsidR="001C7D44">
        <w:rPr>
          <w:rFonts w:eastAsiaTheme="minorEastAsia"/>
        </w:rPr>
        <w:t xml:space="preserve">(or nearly so) </w:t>
      </w:r>
      <w:r>
        <w:rPr>
          <w:rFonts w:eastAsiaTheme="minorEastAsia"/>
        </w:rPr>
        <w:t>to those used in QLC-1, but for completeness we note them here:</w:t>
      </w:r>
    </w:p>
    <w:p w:rsidR="00101971" w:rsidRDefault="00101971" w:rsidP="002234B4">
      <w:pPr>
        <w:rPr>
          <w:rFonts w:eastAsiaTheme="minorEastAsia"/>
        </w:rPr>
      </w:pPr>
    </w:p>
    <w:p w:rsidR="002F7B11"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x</m:t>
            </m:r>
          </m:sub>
          <m:sup>
            <m:r>
              <w:rPr>
                <w:rFonts w:ascii="Cambria Math" w:eastAsiaTheme="minorEastAsia" w:hAnsi="Cambria Math"/>
              </w:rPr>
              <m:t>2</m:t>
            </m:r>
            <m:ctrlPr>
              <w:rPr>
                <w:rFonts w:ascii="Cambria Math" w:eastAsiaTheme="minorEastAsia" w:hAnsi="Cambria Math"/>
                <w:i/>
              </w:rPr>
            </m:ctrlPr>
          </m:sup>
        </m:sSub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2F7B11">
        <w:rPr>
          <w:rFonts w:eastAsiaTheme="minorEastAsia"/>
        </w:rPr>
        <w:t xml:space="preserve"> represents </w:t>
      </w:r>
      <w:r w:rsidR="002F7B11">
        <w:t xml:space="preserve">surface diffusion </w:t>
      </w:r>
      <w:r w:rsidR="00AF2119">
        <w:t xml:space="preserve">of the QLL; </w:t>
      </w:r>
      <w:r w:rsidR="002F7B11">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101971">
        <w:rPr>
          <w:rFonts w:eastAsiaTheme="minorEastAsia"/>
        </w:rPr>
        <w:t>4</w:t>
      </w:r>
      <w:r w:rsidR="00CC4957" w:rsidRPr="00E535E9">
        <w:rPr>
          <w:rFonts w:eastAsiaTheme="minorEastAsia"/>
        </w:rPr>
        <w:t>)</w:t>
      </w:r>
    </w:p>
    <w:p w:rsidR="00CC4957" w:rsidRPr="00BF4CB5" w:rsidRDefault="00CC4957" w:rsidP="00CC4957">
      <w:pPr>
        <w:ind w:left="270"/>
        <w:rPr>
          <w:rFonts w:eastAsiaTheme="minorEastAsia"/>
        </w:rPr>
      </w:pPr>
    </w:p>
    <w:p w:rsidR="002C1A49" w:rsidRDefault="00DD29EF" w:rsidP="002C1A49">
      <w:pPr>
        <w:pStyle w:val="ListParagraph"/>
        <w:ind w:left="360"/>
        <w:rPr>
          <w:rFonts w:eastAsiaTheme="minorEastAsia"/>
        </w:rPr>
      </w:pPr>
      <w:r>
        <w:rPr>
          <w:rFonts w:eastAsiaTheme="minorEastAsia"/>
        </w:rPr>
        <w:lastRenderedPageBreak/>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r w:rsidR="002C1A49">
        <w:rPr>
          <w:rFonts w:eastAsiaTheme="minorEastAsia"/>
        </w:rPr>
        <w:t xml:space="preserve"> </w:t>
      </w:r>
    </w:p>
    <w:p w:rsidR="007523F3" w:rsidRPr="007523F3" w:rsidRDefault="007523F3" w:rsidP="007523F3">
      <w:pPr>
        <w:rPr>
          <w:rFonts w:eastAsiaTheme="minorEastAsia"/>
        </w:rPr>
      </w:pPr>
    </w:p>
    <w:p w:rsidR="00306819" w:rsidRDefault="007F4AE5" w:rsidP="00925EFB">
      <w:pPr>
        <w:pStyle w:val="ListParagraph"/>
        <w:numPr>
          <w:ilvl w:val="0"/>
          <w:numId w:val="31"/>
        </w:numPr>
        <w:rPr>
          <w:rFonts w:eastAsiaTheme="minorEastAsia"/>
        </w:rPr>
      </w:pPr>
      <w:r>
        <w:rPr>
          <w:rFonts w:eastAsiaTheme="minorEastAsia"/>
        </w:rPr>
        <w:t>T</w:t>
      </w:r>
      <w:r>
        <w:rPr>
          <w:rFonts w:eastAsiaTheme="minorEastAsia"/>
        </w:rPr>
        <w:t xml:space="preserve">he </w:t>
      </w:r>
      <w:r w:rsidRPr="00293A08">
        <w:rPr>
          <w:rFonts w:eastAsiaTheme="minorEastAsia"/>
        </w:rPr>
        <w:t>surface supersaturation</w:t>
      </w:r>
      <w:r>
        <w:rPr>
          <w:rFonts w:eastAsiaTheme="minorEastAsia"/>
        </w:rPr>
        <w:t xml:space="preserve"> at a given position</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Pr>
          <w:rFonts w:eastAsiaTheme="minorEastAsia"/>
        </w:rPr>
        <w:t xml:space="preserve"> </w:t>
      </w:r>
      <w:r>
        <w:rPr>
          <w:rFonts w:eastAsiaTheme="minorEastAsia"/>
        </w:rPr>
        <w:t>(see</w:t>
      </w:r>
      <w:r w:rsidRPr="00293A08">
        <w:rPr>
          <w:rFonts w:eastAsiaTheme="minorEastAsia"/>
        </w:rPr>
        <w:t xml:space="preserve"> Eq. </w:t>
      </w:r>
      <w:r>
        <w:rPr>
          <w:rFonts w:eastAsiaTheme="minorEastAsia"/>
        </w:rPr>
        <w:t>3</w:t>
      </w:r>
      <w:r w:rsidRPr="00293A08">
        <w:rPr>
          <w:rFonts w:eastAsiaTheme="minorEastAsia"/>
        </w:rPr>
        <w:t>a</w:t>
      </w:r>
      <w:r>
        <w:rPr>
          <w:rFonts w:eastAsiaTheme="minorEastAsia"/>
        </w:rPr>
        <w:t>)</w:t>
      </w:r>
      <w:r>
        <w:rPr>
          <w:rFonts w:eastAsiaTheme="minorEastAsia"/>
        </w:rPr>
        <w:t>,</w:t>
      </w:r>
      <w:r>
        <w:rPr>
          <w:rFonts w:eastAsiaTheme="minorEastAsia"/>
        </w:rPr>
        <w:t xml:space="preserve"> is a function of both the microstate and the water vapor concentration above </w:t>
      </w:r>
      <w:r>
        <w:rPr>
          <w:rFonts w:eastAsiaTheme="minorEastAsia"/>
        </w:rPr>
        <w:t>the surface</w:t>
      </w:r>
      <w:r>
        <w:rPr>
          <w:rFonts w:eastAsiaTheme="minorEastAsia"/>
        </w:rPr>
        <w:t xml:space="preserve">. </w:t>
      </w:r>
      <w:r>
        <w:rPr>
          <w:rFonts w:eastAsiaTheme="minorEastAsia"/>
        </w:rPr>
        <w:t xml:space="preserve">To account for different volatilities of </w:t>
      </w:r>
      <m:oMath>
        <m:r>
          <w:rPr>
            <w:rFonts w:ascii="Cambria Math" w:eastAsiaTheme="minorEastAsia" w:hAnsi="Cambria Math"/>
          </w:rPr>
          <m:t>μ</m:t>
        </m:r>
      </m:oMath>
      <w:r w:rsidR="00EE000A">
        <w:rPr>
          <w:rFonts w:eastAsiaTheme="minorEastAsia"/>
        </w:rPr>
        <w:t>surfaces I and II</w:t>
      </w:r>
      <w:r>
        <w:rPr>
          <w:rFonts w:eastAsiaTheme="minorEastAsia"/>
        </w:rPr>
        <w:t xml:space="preserve">, </w:t>
      </w:r>
      <w:r w:rsidR="00293A08" w:rsidRPr="00DD29EF">
        <w:rPr>
          <w:rFonts w:eastAsiaTheme="minorEastAsia"/>
        </w:rPr>
        <w:t xml:space="preserve">we </w:t>
      </w:r>
      <w:r w:rsidR="00306819">
        <w:rPr>
          <w:rFonts w:eastAsiaTheme="minorEastAsia"/>
        </w:rPr>
        <w:t>use</w:t>
      </w:r>
      <w:r w:rsidR="00C36D30" w:rsidRPr="00DD29EF">
        <w:rPr>
          <w:rFonts w:eastAsiaTheme="minorEastAsia"/>
        </w:rPr>
        <w:t xml:space="preserve"> </w:t>
      </w:r>
    </w:p>
    <w:p w:rsidR="00306819" w:rsidRDefault="00306819" w:rsidP="00306819">
      <w:pPr>
        <w:pStyle w:val="ListParagraph"/>
        <w:ind w:left="360"/>
        <w:rPr>
          <w:rFonts w:eastAsiaTheme="minorEastAsia"/>
        </w:rPr>
      </w:pPr>
    </w:p>
    <w:p w:rsidR="00306819" w:rsidRDefault="00306819" w:rsidP="0030681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e>
        </m:d>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5</w:t>
      </w:r>
      <w:r>
        <w:rPr>
          <w:rFonts w:eastAsiaTheme="minorEastAsia"/>
        </w:rPr>
        <w:t>)</w:t>
      </w:r>
    </w:p>
    <w:p w:rsidR="00306819" w:rsidRPr="00306819" w:rsidRDefault="00306819" w:rsidP="00306819">
      <w:pPr>
        <w:rPr>
          <w:rFonts w:eastAsiaTheme="minorEastAsia"/>
        </w:rPr>
      </w:pPr>
    </w:p>
    <w:p w:rsidR="007F4AE5" w:rsidRDefault="007F4AE5" w:rsidP="007F4AE5">
      <w:pPr>
        <w:pStyle w:val="ListParagraph"/>
        <w:ind w:left="360"/>
        <w:rPr>
          <w:rFonts w:eastAsiaTheme="minorEastAsia"/>
        </w:rPr>
      </w:pPr>
      <w:r>
        <w:rPr>
          <w:rFonts w:eastAsiaTheme="minorEastAsia"/>
        </w:rPr>
        <w:t>w</w:t>
      </w:r>
      <w:r>
        <w:rPr>
          <w:rFonts w:eastAsiaTheme="minorEastAsia"/>
        </w:rPr>
        <w:t>her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Pr="005C7A6A">
        <w:rPr>
          <w:rFonts w:eastAsiaTheme="minorEastAsia"/>
        </w:rPr>
        <w:t xml:space="preserve"> is the supersaturation relative to </w:t>
      </w:r>
      <m:oMath>
        <m:r>
          <w:rPr>
            <w:rFonts w:ascii="Cambria Math" w:eastAsiaTheme="minorEastAsia" w:hAnsi="Cambria Math"/>
          </w:rPr>
          <m:t>μ</m:t>
        </m:r>
      </m:oMath>
      <w:r w:rsidRPr="005C7A6A">
        <w:rPr>
          <w:rFonts w:eastAsiaTheme="minorEastAsia"/>
        </w:rPr>
        <w:t>surface I</w:t>
      </w:r>
      <w:r>
        <w:rPr>
          <w:rFonts w:eastAsiaTheme="minorEastAsia"/>
        </w:rPr>
        <w:t xml:space="preserve"> (Eq. 1). </w:t>
      </w:r>
      <w:r w:rsidR="00C36D30">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sidR="00C36D30">
        <w:rPr>
          <w:rFonts w:eastAsiaTheme="minorEastAsia"/>
        </w:rPr>
        <w:t>will have</w:t>
      </w:r>
      <w:r w:rsidR="00293A0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293A08">
        <w:rPr>
          <w:rFonts w:eastAsiaTheme="minorEastAsia"/>
        </w:rPr>
        <w:t xml:space="preserve">, </w:t>
      </w:r>
      <w:r w:rsidR="00C36D30">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sidR="00C36D30">
        <w:rPr>
          <w:rFonts w:eastAsiaTheme="minorEastAsia"/>
        </w:rPr>
        <w:t>will have</w:t>
      </w:r>
      <w:r w:rsidR="00293A0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In other words, this definition define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w:r>
        <w:rPr>
          <w:rFonts w:eastAsiaTheme="minorEastAsia"/>
        </w:rPr>
        <w:t>to be</w:t>
      </w:r>
      <w:r>
        <w:rPr>
          <w:rFonts w:eastAsiaTheme="minorEastAsia"/>
        </w:rPr>
        <w:t xml:space="preserve"> a measure of the </w:t>
      </w:r>
      <w:r>
        <w:rPr>
          <w:rFonts w:eastAsiaTheme="minorEastAsia"/>
        </w:rPr>
        <w:t>additional volatility of</w:t>
      </w:r>
      <w:r>
        <w:rPr>
          <w:rFonts w:eastAsiaTheme="minorEastAsia"/>
        </w:rPr>
        <w:t xml:space="preserve"> </w:t>
      </w:r>
      <m:oMath>
        <m:r>
          <w:rPr>
            <w:rFonts w:ascii="Cambria Math" w:eastAsiaTheme="minorEastAsia" w:hAnsi="Cambria Math"/>
          </w:rPr>
          <m:t>μ</m:t>
        </m:r>
      </m:oMath>
      <w:r>
        <w:rPr>
          <w:rFonts w:eastAsiaTheme="minorEastAsia"/>
        </w:rPr>
        <w:t>surface I</w:t>
      </w:r>
      <w:r>
        <w:rPr>
          <w:rFonts w:eastAsiaTheme="minorEastAsia"/>
        </w:rPr>
        <w:t>I compared to that of</w:t>
      </w:r>
      <w:r>
        <w:rPr>
          <w:rFonts w:eastAsiaTheme="minorEastAsia"/>
        </w:rPr>
        <w:t xml:space="preserve"> </w:t>
      </w:r>
      <m:oMath>
        <m:r>
          <w:rPr>
            <w:rFonts w:ascii="Cambria Math" w:eastAsiaTheme="minorEastAsia" w:hAnsi="Cambria Math"/>
          </w:rPr>
          <m:t>μ</m:t>
        </m:r>
      </m:oMath>
      <w:r>
        <w:rPr>
          <w:rFonts w:eastAsiaTheme="minorEastAsia"/>
        </w:rPr>
        <w:t xml:space="preserve">surface II. </w:t>
      </w:r>
    </w:p>
    <w:p w:rsidR="007F4AE5" w:rsidRDefault="007F4AE5" w:rsidP="007F4AE5">
      <w:pPr>
        <w:pStyle w:val="ListParagraph"/>
        <w:ind w:left="360"/>
        <w:rPr>
          <w:rFonts w:eastAsiaTheme="minorEastAsia"/>
        </w:rPr>
      </w:pPr>
    </w:p>
    <w:p w:rsidR="007523F3" w:rsidRPr="007F4AE5" w:rsidRDefault="00EC55DA" w:rsidP="007F4AE5">
      <w:pPr>
        <w:pStyle w:val="ListParagraph"/>
        <w:ind w:left="360"/>
        <w:rPr>
          <w:rFonts w:eastAsiaTheme="minorEastAsia"/>
        </w:rPr>
      </w:pPr>
      <w:r w:rsidRPr="007F4AE5">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Pr="007F4AE5">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Pr="007F4AE5">
        <w:rPr>
          <w:rFonts w:eastAsiaTheme="minorEastAsia"/>
        </w:rPr>
        <w:t xml:space="preserve"> are fixed parameters of a given </w:t>
      </w:r>
      <w:r w:rsidR="002A51FB" w:rsidRPr="007F4AE5">
        <w:rPr>
          <w:rFonts w:eastAsiaTheme="minorEastAsia"/>
        </w:rPr>
        <w:t>solution</w:t>
      </w:r>
      <w:r w:rsidRPr="007F4AE5">
        <w:rPr>
          <w:rFonts w:eastAsiaTheme="minorEastAsia"/>
        </w:rPr>
        <w:t xml:space="preserve">. </w:t>
      </w:r>
      <w:r w:rsidR="00101971" w:rsidRPr="007F4AE5">
        <w:rPr>
          <w:rFonts w:eastAsiaTheme="minorEastAsia"/>
        </w:rPr>
        <w:t>(</w:t>
      </w:r>
      <w:r w:rsidR="00104DAA" w:rsidRPr="007F4AE5">
        <w:rPr>
          <w:rFonts w:eastAsiaTheme="minorEastAsia"/>
        </w:rPr>
        <w:t xml:space="preserve">Eq. </w:t>
      </w:r>
      <w:r w:rsidR="007F4AE5" w:rsidRPr="007F4AE5">
        <w:rPr>
          <w:rFonts w:eastAsiaTheme="minorEastAsia"/>
        </w:rPr>
        <w:t>5</w:t>
      </w:r>
      <w:r w:rsidR="00104DAA" w:rsidRPr="007F4AE5">
        <w:rPr>
          <w:rFonts w:eastAsiaTheme="minorEastAsia"/>
        </w:rPr>
        <w:t xml:space="preserve"> is at slight variance with, and simpler than, the corresponding expression in </w:t>
      </w:r>
      <w:r w:rsidR="00DD29EF">
        <w:t>QLC</w:t>
      </w:r>
      <w:r w:rsidR="00067568">
        <w:t>-</w:t>
      </w:r>
      <w:r w:rsidR="00DD29EF">
        <w:t>1</w:t>
      </w:r>
      <w:r w:rsidR="00104DAA" w:rsidRPr="007F4AE5">
        <w:rPr>
          <w:rFonts w:eastAsiaTheme="minorEastAsia"/>
        </w:rPr>
        <w:t>.</w:t>
      </w:r>
      <w:r w:rsidR="00101971" w:rsidRPr="007F4AE5">
        <w:rPr>
          <w:rFonts w:eastAsiaTheme="minorEastAsia"/>
        </w:rPr>
        <w:t>)</w:t>
      </w:r>
    </w:p>
    <w:p w:rsidR="00395472" w:rsidRPr="007E282F" w:rsidRDefault="00395472" w:rsidP="007E282F">
      <w:pPr>
        <w:rPr>
          <w:rFonts w:eastAsiaTheme="minorEastAsia"/>
        </w:rPr>
      </w:pPr>
    </w:p>
    <w:p w:rsidR="00565742" w:rsidRPr="001C7D44" w:rsidRDefault="00000000" w:rsidP="001C7D44">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120065" w:rsidRPr="001C7D44">
        <w:rPr>
          <w:rFonts w:eastAsiaTheme="minorEastAsia"/>
        </w:rPr>
        <w:t>With</w:t>
      </w:r>
      <w:r w:rsidR="00AC7714" w:rsidRPr="001C7D44">
        <w:rPr>
          <w:rFonts w:eastAsiaTheme="minorEastAsia"/>
        </w:rPr>
        <w:t xml:space="preserve"> </w:t>
      </w:r>
      <w:r w:rsidR="00276A05" w:rsidRPr="001C7D44">
        <w:rPr>
          <w:rFonts w:eastAsiaTheme="minorEastAsia"/>
        </w:rPr>
        <w:t>this revision</w:t>
      </w:r>
      <w:r w:rsidR="00120065" w:rsidRPr="001C7D44">
        <w:rPr>
          <w:rFonts w:eastAsiaTheme="minorEastAsia"/>
        </w:rPr>
        <w:t xml:space="preserve">, </w:t>
      </w:r>
      <w:r w:rsidR="00AC7714" w:rsidRPr="001C7D44">
        <w:rPr>
          <w:rFonts w:eastAsiaTheme="minorEastAsia"/>
        </w:rPr>
        <w:t xml:space="preserve">we are able to </w:t>
      </w:r>
      <w:r w:rsidR="00811D65" w:rsidRPr="001C7D44">
        <w:rPr>
          <w:rFonts w:eastAsiaTheme="minorEastAsia"/>
        </w:rPr>
        <w:t>specify</w:t>
      </w:r>
      <w:r w:rsidR="00AC7714" w:rsidRPr="001C7D44">
        <w:rPr>
          <w:rFonts w:eastAsiaTheme="minorEastAsia"/>
        </w:rPr>
        <w:t xml:space="preserve"> the rate of </w:t>
      </w:r>
      <w:r w:rsidR="00276A05" w:rsidRPr="001C7D44">
        <w:rPr>
          <w:rFonts w:eastAsiaTheme="minorEastAsia"/>
        </w:rPr>
        <w:t>quasi-liquid/ice equilibration relative to processes (</w:t>
      </w:r>
      <w:proofErr w:type="spellStart"/>
      <w:r w:rsidR="00276A05" w:rsidRPr="001C7D44">
        <w:rPr>
          <w:rFonts w:eastAsiaTheme="minorEastAsia"/>
        </w:rPr>
        <w:t>i</w:t>
      </w:r>
      <w:proofErr w:type="spellEnd"/>
      <w:r w:rsidR="00276A05" w:rsidRPr="001C7D44">
        <w:rPr>
          <w:rFonts w:eastAsiaTheme="minorEastAsia"/>
        </w:rPr>
        <w:t>) and (ii)</w:t>
      </w:r>
      <w:r w:rsidR="00C42454" w:rsidRPr="001C7D44">
        <w:rPr>
          <w:rFonts w:eastAsiaTheme="minorEastAsia"/>
        </w:rPr>
        <w:t>. Specifying a</w:t>
      </w:r>
      <w:r w:rsidR="00276A05" w:rsidRPr="001C7D44">
        <w:rPr>
          <w:rFonts w:eastAsiaTheme="minorEastAsia"/>
        </w:rPr>
        <w:t xml:space="preserve"> small</w:t>
      </w:r>
      <w:r w:rsidR="00C42454" w:rsidRPr="001C7D44">
        <w:rPr>
          <w:rFonts w:eastAsiaTheme="minorEastAsia"/>
        </w:rPr>
        <w:t xml:space="preserve"> value for</w:t>
      </w:r>
      <w:r w:rsidR="00AC7714" w:rsidRPr="001C7D4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264E12" w:rsidRPr="001C7D44">
        <w:rPr>
          <w:rFonts w:eastAsiaTheme="minorEastAsia"/>
        </w:rPr>
        <w:t xml:space="preserve">, for example, </w:t>
      </w:r>
      <w:r w:rsidR="00C42454" w:rsidRPr="001C7D44">
        <w:rPr>
          <w:rFonts w:eastAsiaTheme="minorEastAsia"/>
        </w:rPr>
        <w:t xml:space="preserve">would </w:t>
      </w:r>
      <w:r w:rsidR="00264E12" w:rsidRPr="001C7D44">
        <w:rPr>
          <w:rFonts w:eastAsiaTheme="minorEastAsia"/>
        </w:rPr>
        <w:t>represent</w:t>
      </w:r>
      <w:r w:rsidR="00C42454" w:rsidRPr="001C7D44">
        <w:rPr>
          <w:rFonts w:eastAsiaTheme="minorEastAsia"/>
        </w:rPr>
        <w:t xml:space="preserve"> the idea that</w:t>
      </w:r>
      <w:r w:rsidR="00276A05" w:rsidRPr="001C7D44">
        <w:rPr>
          <w:rFonts w:eastAsiaTheme="minorEastAsia"/>
        </w:rPr>
        <w:t xml:space="preserve"> quasi-liquid/ice equilibration is fast compared </w:t>
      </w:r>
      <w:r w:rsidR="00120065" w:rsidRPr="001C7D44">
        <w:rPr>
          <w:rFonts w:eastAsiaTheme="minorEastAsia"/>
        </w:rPr>
        <w:t xml:space="preserve">to </w:t>
      </w:r>
      <w:r w:rsidR="0069585B" w:rsidRPr="001C7D44">
        <w:rPr>
          <w:rFonts w:eastAsiaTheme="minorEastAsia"/>
        </w:rPr>
        <w:t>those processes</w:t>
      </w:r>
      <w:r w:rsidR="00120065" w:rsidRPr="001C7D44">
        <w:rPr>
          <w:rFonts w:eastAsiaTheme="minorEastAsia"/>
        </w:rPr>
        <w:t>,</w:t>
      </w:r>
      <w:r w:rsidR="00276A05" w:rsidRPr="001C7D44">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276A05" w:rsidRPr="001C7D44">
        <w:rPr>
          <w:rFonts w:eastAsiaTheme="minorEastAsia"/>
        </w:rPr>
        <w:t xml:space="preserve"> </w:t>
      </w:r>
      <w:r w:rsidR="00C42454" w:rsidRPr="001C7D44">
        <w:rPr>
          <w:rFonts w:eastAsiaTheme="minorEastAsia"/>
        </w:rPr>
        <w:t xml:space="preserve">would </w:t>
      </w:r>
      <w:r w:rsidR="00276A05" w:rsidRPr="001C7D44">
        <w:rPr>
          <w:rFonts w:eastAsiaTheme="minorEastAsia"/>
        </w:rPr>
        <w:t>mean</w:t>
      </w:r>
      <w:r w:rsidR="00264E12" w:rsidRPr="001C7D44">
        <w:rPr>
          <w:rFonts w:eastAsiaTheme="minorEastAsia"/>
        </w:rPr>
        <w:t xml:space="preserve"> the opposite</w:t>
      </w:r>
      <w:r w:rsidR="00D45E44" w:rsidRPr="001C7D44">
        <w:rPr>
          <w:rFonts w:eastAsiaTheme="minorEastAsia"/>
        </w:rPr>
        <w:t>.</w:t>
      </w:r>
    </w:p>
    <w:p w:rsidR="00F91916" w:rsidRPr="0014564D" w:rsidRDefault="00F91916" w:rsidP="0014564D">
      <w:pPr>
        <w:rPr>
          <w:b/>
          <w:bCs/>
        </w:rPr>
      </w:pPr>
    </w:p>
    <w:p w:rsidR="007E282F" w:rsidRDefault="00FE17DC" w:rsidP="007E282F">
      <w:r>
        <w:t>A</w:t>
      </w:r>
      <w:r w:rsidR="002F7DFA">
        <w:t xml:space="preserve"> nondimensional form of QLC-2</w:t>
      </w:r>
      <w:r>
        <w:t>,</w:t>
      </w:r>
      <w:r w:rsidR="002F7DFA">
        <w:t xml:space="preserve"> </w:t>
      </w:r>
      <w:r>
        <w:t>u</w:t>
      </w:r>
      <w:r w:rsidR="007E282F">
        <w:t xml:space="preserve">sing </w:t>
      </w:r>
      <m:oMath>
        <m:r>
          <w:rPr>
            <w:rFonts w:ascii="Cambria Math" w:hAnsi="Cambria Math"/>
          </w:rPr>
          <m:t>τ=</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eq</m:t>
                </m:r>
              </m:sub>
            </m:sSub>
          </m:den>
        </m:f>
      </m:oMath>
      <w:r w:rsidR="007E282F">
        <w:rPr>
          <w:rFonts w:eastAsiaTheme="minorEastAsia"/>
        </w:rPr>
        <w:t xml:space="preserve"> and </w:t>
      </w:r>
      <m:oMath>
        <m:r>
          <w:rPr>
            <w:rFonts w:ascii="Cambria Math" w:eastAsiaTheme="minorEastAsia" w:hAnsi="Cambria Math"/>
          </w:rPr>
          <m:t>χ=x/</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e>
            </m:d>
          </m:e>
          <m:sup>
            <m:r>
              <w:rPr>
                <w:rFonts w:ascii="Cambria Math" w:eastAsiaTheme="minorEastAsia" w:hAnsi="Cambria Math"/>
              </w:rPr>
              <m:t>1/2</m:t>
            </m:r>
          </m:sup>
        </m:sSup>
      </m:oMath>
      <w:r w:rsidR="007E282F">
        <w:rPr>
          <w:rFonts w:eastAsiaTheme="minorEastAsia"/>
        </w:rPr>
        <w:t xml:space="preserve">, </w:t>
      </w:r>
      <w:r>
        <w:rPr>
          <w:rFonts w:eastAsiaTheme="minorEastAsia"/>
        </w:rPr>
        <w:t>has the form</w:t>
      </w:r>
    </w:p>
    <w:p w:rsidR="007E282F" w:rsidRDefault="007E282F" w:rsidP="007E282F"/>
    <w:p w:rsidR="007E282F" w:rsidRDefault="007E282F" w:rsidP="007E282F">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τ</m:t>
            </m:r>
          </m:den>
        </m:f>
        <m:r>
          <w:rPr>
            <w:rFonts w:ascii="Cambria Math" w:hAnsi="Cambria Math"/>
          </w:rPr>
          <m:t>=</m:t>
        </m:r>
        <m:sSubSup>
          <m:sSubSupPr>
            <m:ctrlPr>
              <w:rPr>
                <w:rFonts w:ascii="Cambria Math" w:eastAsiaTheme="minorEastAsia" w:hAnsi="Cambria Math"/>
              </w:rPr>
            </m:ctrlPr>
          </m:sSubSupPr>
          <m:e>
            <m:r>
              <m:rPr>
                <m:sty m:val="p"/>
              </m:rPr>
              <w:rPr>
                <w:rFonts w:ascii="Cambria Math" w:eastAsiaTheme="minorEastAsia" w:hAnsi="Cambria Math"/>
              </w:rPr>
              <m:t>∇</m:t>
            </m:r>
          </m:e>
          <m:sub>
            <m:r>
              <m:rPr>
                <m:sty m:val="p"/>
              </m:rPr>
              <w:rPr>
                <w:rFonts w:ascii="Cambria Math" w:eastAsiaTheme="minorEastAsia" w:hAnsi="Cambria Math"/>
              </w:rPr>
              <m:t>χ</m:t>
            </m:r>
          </m:sub>
          <m:sup>
            <m:r>
              <w:rPr>
                <w:rFonts w:ascii="Cambria Math" w:eastAsiaTheme="minorEastAsia" w:hAnsi="Cambria Math"/>
              </w:rPr>
              <m:t>2</m:t>
            </m:r>
            <m:ctrlPr>
              <w:rPr>
                <w:rFonts w:ascii="Cambria Math" w:eastAsiaTheme="minorEastAsia" w:hAnsi="Cambria Math"/>
                <w:i/>
              </w:rPr>
            </m:ctrlPr>
          </m:sup>
        </m:sSub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χ</m:t>
            </m:r>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6D49F7">
        <w:rPr>
          <w:rFonts w:eastAsiaTheme="minorEastAsia"/>
        </w:rPr>
        <w:t>6</w:t>
      </w:r>
      <w:r>
        <w:rPr>
          <w:rFonts w:eastAsiaTheme="minorEastAsia"/>
        </w:rPr>
        <w:t>a)</w:t>
      </w:r>
    </w:p>
    <w:p w:rsidR="007E282F" w:rsidRDefault="007E282F" w:rsidP="007E282F"/>
    <w:p w:rsidR="007E282F" w:rsidRDefault="007E282F" w:rsidP="007E282F">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QLL</m:t>
                </m:r>
              </m:sub>
            </m:sSub>
          </m:num>
          <m:den>
            <m:r>
              <w:rPr>
                <w:rFonts w:ascii="Cambria Math" w:hAnsi="Cambria Math"/>
              </w:rPr>
              <m:t>∂τ</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ot</m:t>
                </m:r>
              </m:sub>
            </m:sSub>
          </m:num>
          <m:den>
            <m:r>
              <w:rPr>
                <w:rFonts w:ascii="Cambria Math" w:hAnsi="Cambria Math"/>
              </w:rPr>
              <m:t>∂τ</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6D49F7">
        <w:rPr>
          <w:rFonts w:eastAsiaTheme="minorEastAsia"/>
        </w:rPr>
        <w:t>6</w:t>
      </w:r>
      <w:r>
        <w:rPr>
          <w:rFonts w:eastAsiaTheme="minorEastAsia"/>
        </w:rPr>
        <w:t>b)</w:t>
      </w:r>
    </w:p>
    <w:p w:rsidR="007E282F" w:rsidRPr="00C27A6A" w:rsidRDefault="007E282F" w:rsidP="007E282F">
      <w:pPr>
        <w:jc w:val="right"/>
      </w:pPr>
    </w:p>
    <w:p w:rsidR="004563AD" w:rsidRPr="00FE17DC" w:rsidRDefault="007E282F" w:rsidP="004563AD">
      <w:pPr>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kin</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r>
              <w:rPr>
                <w:rFonts w:ascii="Cambria Math" w:eastAsiaTheme="minorEastAsia" w:hAnsi="Cambria Math"/>
              </w:rPr>
              <m:t>ν</m:t>
            </m:r>
          </m:e>
          <m:sub>
            <m:r>
              <w:rPr>
                <w:rFonts w:ascii="Cambria Math" w:eastAsiaTheme="minorEastAsia" w:hAnsi="Cambria Math"/>
              </w:rPr>
              <m:t>kin</m:t>
            </m:r>
          </m:sub>
        </m:sSub>
      </m:oMath>
      <w:r>
        <w:rPr>
          <w:rFonts w:eastAsiaTheme="minorEastAsia"/>
        </w:rPr>
        <w:t xml:space="preserve">. We see that this substitution has resulted in an effective diffusion coefficient equal to 1, and an effective </w:t>
      </w:r>
      <w:r w:rsidR="000941B3" w:rsidRPr="001C7D44">
        <w:rPr>
          <w:rFonts w:eastAsiaTheme="minorEastAsia"/>
        </w:rPr>
        <w:t>quasi-liquid/ice equilibration</w:t>
      </w:r>
      <w:r w:rsidR="000941B3">
        <w:rPr>
          <w:rFonts w:eastAsiaTheme="minorEastAsia"/>
        </w:rPr>
        <w:t xml:space="preserve"> </w:t>
      </w:r>
      <w:r>
        <w:rPr>
          <w:rFonts w:eastAsiaTheme="minorEastAsia"/>
        </w:rPr>
        <w:t>time also equal to 1.</w:t>
      </w:r>
      <w:r w:rsidR="006D49F7">
        <w:rPr>
          <w:rFonts w:eastAsiaTheme="minorEastAsia"/>
        </w:rPr>
        <w:t xml:space="preserve"> </w:t>
      </w:r>
      <w:r w:rsidR="00FE17DC">
        <w:rPr>
          <w:rFonts w:eastAsiaTheme="minorEastAsia"/>
        </w:rPr>
        <w:t xml:space="preserve">The utility of this form is that it exposes redundancies in the parameterization. For example, sinc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FE17D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sidR="00FE17DC">
        <w:rPr>
          <w:rFonts w:eastAsiaTheme="minorEastAsia"/>
        </w:rPr>
        <w:t xml:space="preserve"> appear only as a product, it is not necessary to explore dependence on these parameters separately. </w:t>
      </w:r>
    </w:p>
    <w:p w:rsidR="004563AD" w:rsidRPr="004563AD" w:rsidRDefault="004563AD" w:rsidP="004563AD">
      <w:pPr>
        <w:rPr>
          <w:b/>
          <w:bCs/>
        </w:rPr>
      </w:pPr>
    </w:p>
    <w:p w:rsidR="00DC028D" w:rsidRDefault="00DC028D" w:rsidP="00D42064">
      <w:pPr>
        <w:pStyle w:val="ListParagraph"/>
        <w:numPr>
          <w:ilvl w:val="0"/>
          <w:numId w:val="5"/>
        </w:numPr>
        <w:rPr>
          <w:b/>
          <w:bCs/>
        </w:rPr>
      </w:pPr>
      <w:r>
        <w:rPr>
          <w:b/>
          <w:bCs/>
        </w:rPr>
        <w:t>Methodology</w:t>
      </w:r>
    </w:p>
    <w:p w:rsidR="00BF0BC4" w:rsidRDefault="009676A6" w:rsidP="009557C8">
      <w:r>
        <w:lastRenderedPageBreak/>
        <w:t>For the purpose of exploring solutions to the QLC-2 equations of motion, it is necessary to assign values of the parameters appearing in the foregoing.</w:t>
      </w:r>
      <w:r w:rsidR="009557C8">
        <w:t xml:space="preserve"> </w:t>
      </w:r>
      <w:r w:rsidR="00BF0BC4">
        <w:rPr>
          <w:rFonts w:eastAsiaTheme="minorEastAsia"/>
        </w:rPr>
        <w:t>For simulations presented in this communication</w:t>
      </w:r>
      <w:r w:rsidR="00BF0BC4">
        <w:rPr>
          <w:rFonts w:eastAsiaTheme="minorEastAsia"/>
        </w:rPr>
        <w:t xml:space="preserve">, we have chosen the </w:t>
      </w:r>
      <w:r w:rsidR="006D49F7">
        <w:rPr>
          <w:rFonts w:eastAsiaTheme="minorEastAsia"/>
        </w:rPr>
        <w:t>baseline</w:t>
      </w:r>
      <w:r w:rsidR="00BF0BC4">
        <w:rPr>
          <w:rFonts w:eastAsiaTheme="minorEastAsia"/>
        </w:rPr>
        <w:t xml:space="preserve"> values</w:t>
      </w:r>
    </w:p>
    <w:p w:rsidR="00BF0BC4" w:rsidRDefault="00BF0BC4" w:rsidP="009557C8"/>
    <w:p w:rsidR="00BF0BC4" w:rsidRDefault="00BF0BC4" w:rsidP="00BF0BC4">
      <w:pPr>
        <w:pStyle w:val="ListParagraph"/>
        <w:numPr>
          <w:ilvl w:val="0"/>
          <w:numId w:val="45"/>
        </w:numPr>
        <w:rPr>
          <w:rFonts w:eastAsiaTheme="minorEastAsia"/>
        </w:rPr>
      </w:pP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1</m:t>
        </m:r>
      </m:oMath>
      <w:r w:rsidR="006D49F7" w:rsidRPr="00BF0BC4">
        <w:rPr>
          <w:rFonts w:eastAsiaTheme="minorEastAsia"/>
        </w:rPr>
        <w:t xml:space="preserve"> </w:t>
      </w:r>
      <w:r w:rsidRPr="00BF0BC4">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m:t>
        </m:r>
        <m:r>
          <w:rPr>
            <w:rFonts w:ascii="Cambria Math" w:eastAsiaTheme="minorEastAsia" w:hAnsi="Cambria Math"/>
          </w:rPr>
          <m:t>0.143</m:t>
        </m:r>
      </m:oMath>
    </w:p>
    <w:p w:rsidR="00BF0BC4" w:rsidRDefault="00BF0BC4" w:rsidP="00BF0BC4">
      <w:pPr>
        <w:pStyle w:val="ListParagraph"/>
        <w:numPr>
          <w:ilvl w:val="0"/>
          <w:numId w:val="45"/>
        </w:numPr>
        <w:rPr>
          <w:rFonts w:eastAsiaTheme="minorEastAsia"/>
        </w:r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r>
          <w:rPr>
            <w:rFonts w:ascii="Cambria Math" w:eastAsiaTheme="minorEastAsia" w:hAnsi="Cambria Math"/>
          </w:rPr>
          <m:t>=0.2</m:t>
        </m:r>
      </m:oMath>
    </w:p>
    <w:p w:rsidR="007147FE" w:rsidRPr="007147FE" w:rsidRDefault="007147FE" w:rsidP="007147FE">
      <w:pPr>
        <w:pStyle w:val="ListParagraph"/>
        <w:numPr>
          <w:ilvl w:val="0"/>
          <w:numId w:val="45"/>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Pr>
          <w:rFonts w:eastAsiaTheme="minorEastAsia"/>
        </w:rPr>
        <w:t xml:space="preserve"> </w:t>
      </w:r>
      <w:r w:rsidR="006D49F7">
        <w:rPr>
          <w:rFonts w:eastAsiaTheme="minorEastAsia"/>
        </w:rPr>
        <w:t>(</w:t>
      </w:r>
      <w:r>
        <w:rPr>
          <w:rFonts w:eastAsiaTheme="minorEastAsia"/>
        </w:rPr>
        <w:t>the thickness of a single layer of ice</w:t>
      </w:r>
      <w:r w:rsidR="006D49F7">
        <w:rPr>
          <w:rFonts w:eastAsiaTheme="minorEastAsia"/>
        </w:rPr>
        <w:t>)</w:t>
      </w:r>
      <w:r>
        <w:rPr>
          <w:rFonts w:eastAsiaTheme="minorEastAsia"/>
        </w:rPr>
        <w:t xml:space="preserve"> </w:t>
      </w:r>
      <m:oMath>
        <m:r>
          <w:rPr>
            <w:rFonts w:ascii="Cambria Math" w:eastAsiaTheme="minorEastAsia" w:hAnsi="Cambria Math"/>
          </w:rPr>
          <m:t>=</m:t>
        </m:r>
        <m:r>
          <w:rPr>
            <w:rFonts w:ascii="Cambria Math" w:eastAsiaTheme="minorEastAsia" w:hAnsi="Cambria Math"/>
          </w:rPr>
          <m:t>0.389 nm</m:t>
        </m:r>
      </m:oMath>
      <w:r w:rsidR="006D49F7">
        <w:rPr>
          <w:rFonts w:eastAsiaTheme="minorEastAsia"/>
        </w:rPr>
        <w:t xml:space="preserve">, </w:t>
      </w:r>
      <w:r>
        <w:rPr>
          <w:rFonts w:eastAsiaTheme="minorEastAsia"/>
        </w:rPr>
        <w:t>to approximate the thickness of a prismatic facet bilayer</w:t>
      </w:r>
    </w:p>
    <w:p w:rsidR="007147FE" w:rsidRPr="006D49F7" w:rsidRDefault="007147FE" w:rsidP="007147FE">
      <w:pPr>
        <w:pStyle w:val="ListParagraph"/>
        <w:numPr>
          <w:ilvl w:val="0"/>
          <w:numId w:val="45"/>
        </w:numPr>
      </w:pPr>
      <m:oMath>
        <m:r>
          <w:rPr>
            <w:rFonts w:ascii="Cambria Math" w:eastAsiaTheme="minorEastAsia" w:hAnsi="Cambria Math"/>
          </w:rPr>
          <m:t>L</m:t>
        </m:r>
      </m:oMath>
      <w:r w:rsidR="006D49F7">
        <w:rPr>
          <w:rFonts w:eastAsiaTheme="minorEastAsia"/>
        </w:rPr>
        <w:t xml:space="preserve"> (</w:t>
      </w:r>
      <w:r>
        <w:rPr>
          <w:rFonts w:eastAsiaTheme="minorEastAsia"/>
          <w:iCs/>
        </w:rPr>
        <w:t>the distance from facet center to corner</w:t>
      </w:r>
      <w:r w:rsidR="006D49F7">
        <w:rPr>
          <w:rFonts w:eastAsiaTheme="minorEastAsia"/>
          <w:iCs/>
        </w:rPr>
        <w:t>)</w:t>
      </w:r>
      <w:r w:rsidR="00A27726">
        <w:rPr>
          <w:rFonts w:eastAsiaTheme="minorEastAsia"/>
          <w:iCs/>
        </w:rPr>
        <w:t xml:space="preserve"> </w:t>
      </w:r>
      <m:oMath>
        <m:r>
          <w:rPr>
            <w:rFonts w:ascii="Cambria Math" w:eastAsiaTheme="minorEastAsia" w:hAnsi="Cambria Math"/>
          </w:rPr>
          <m:t>=</m:t>
        </m:r>
        <m:r>
          <w:rPr>
            <w:rFonts w:ascii="Cambria Math" w:eastAsiaTheme="minorEastAsia" w:hAnsi="Cambria Math"/>
          </w:rPr>
          <m:t>30 μm</m:t>
        </m:r>
      </m:oMath>
    </w:p>
    <w:p w:rsidR="006D49F7" w:rsidRPr="00C01300" w:rsidRDefault="006D49F7" w:rsidP="006D49F7">
      <w:pPr>
        <w:pStyle w:val="ListParagraph"/>
        <w:numPr>
          <w:ilvl w:val="0"/>
          <w:numId w:val="45"/>
        </w:num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q</m:t>
            </m:r>
          </m:sub>
        </m:sSub>
      </m:oMath>
      <w:r>
        <w:rPr>
          <w:rFonts w:eastAsiaTheme="minorEastAsia"/>
        </w:rPr>
        <w:t xml:space="preserve"> (t</w:t>
      </w:r>
      <w:r>
        <w:rPr>
          <w:rFonts w:eastAsiaTheme="minorEastAsia"/>
        </w:rPr>
        <w:t>he ice-QLL equilibration time constant</w:t>
      </w:r>
      <w:r>
        <w:rPr>
          <w:rFonts w:eastAsiaTheme="minorEastAsia"/>
        </w:rPr>
        <w:t xml:space="preserve">) </w:t>
      </w:r>
      <m:oMath>
        <m:r>
          <w:rPr>
            <w:rFonts w:ascii="Cambria Math" w:eastAsiaTheme="minorEastAsia" w:hAnsi="Cambria Math"/>
          </w:rPr>
          <m:t>=</m:t>
        </m:r>
        <m:r>
          <w:rPr>
            <w:rFonts w:ascii="Cambria Math" w:eastAsiaTheme="minorEastAsia" w:hAnsi="Cambria Math"/>
          </w:rPr>
          <m:t>100</m:t>
        </m:r>
        <m:r>
          <w:rPr>
            <w:rFonts w:ascii="Cambria Math" w:eastAsiaTheme="minorEastAsia" w:hAnsi="Cambria Math"/>
          </w:rPr>
          <m:t xml:space="preserve"> </m:t>
        </m:r>
        <m:r>
          <w:rPr>
            <w:rFonts w:ascii="Cambria Math" w:eastAsiaTheme="minorEastAsia" w:hAnsi="Cambria Math"/>
          </w:rPr>
          <m:t>ns</m:t>
        </m:r>
      </m:oMath>
    </w:p>
    <w:p w:rsidR="00C01300" w:rsidRPr="00C01300" w:rsidRDefault="00C01300" w:rsidP="006D49F7">
      <w:pPr>
        <w:pStyle w:val="ListParagraph"/>
        <w:numPr>
          <w:ilvl w:val="0"/>
          <w:numId w:val="45"/>
        </w:numPr>
      </w:pPr>
      <m:oMath>
        <m:r>
          <w:rPr>
            <w:rFonts w:ascii="Cambria Math" w:hAnsi="Cambria Math"/>
          </w:rPr>
          <m:t>T</m:t>
        </m:r>
      </m:oMath>
      <w:r>
        <w:rPr>
          <w:rFonts w:eastAsiaTheme="minorEastAsia"/>
        </w:rPr>
        <w:t xml:space="preserve"> (temperature) </w:t>
      </w:r>
      <m:oMath>
        <m:r>
          <w:rPr>
            <w:rFonts w:ascii="Cambria Math" w:eastAsiaTheme="minorEastAsia" w:hAnsi="Cambria Math"/>
          </w:rPr>
          <m:t>=</m:t>
        </m:r>
        <m:r>
          <w:rPr>
            <w:rFonts w:ascii="Cambria Math" w:eastAsiaTheme="minorEastAsia" w:hAnsi="Cambria Math"/>
          </w:rPr>
          <m:t>24</m:t>
        </m:r>
        <m:r>
          <w:rPr>
            <w:rFonts w:ascii="Cambria Math" w:eastAsiaTheme="minorEastAsia" w:hAnsi="Cambria Math"/>
          </w:rPr>
          <m:t xml:space="preserve">0 </m:t>
        </m:r>
        <m:r>
          <w:rPr>
            <w:rFonts w:ascii="Cambria Math" w:eastAsiaTheme="minorEastAsia" w:hAnsi="Cambria Math"/>
          </w:rPr>
          <m:t>K</m:t>
        </m:r>
      </m:oMath>
    </w:p>
    <w:p w:rsidR="00BF0BC4" w:rsidRDefault="00C01300" w:rsidP="00C01300">
      <w:pPr>
        <w:pStyle w:val="ListParagraph"/>
        <w:numPr>
          <w:ilvl w:val="0"/>
          <w:numId w:val="4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t</w:t>
      </w:r>
      <w:r>
        <w:t>he growth/ablation rate of the crystal</w:t>
      </w:r>
      <w:r>
        <w:t xml:space="preserve">) </w:t>
      </w:r>
      <m:oMath>
        <m:r>
          <w:rPr>
            <w:rFonts w:ascii="Cambria Math" w:eastAsiaTheme="minorEastAsia" w:hAnsi="Cambria Math"/>
          </w:rPr>
          <m:t>=</m:t>
        </m:r>
        <m:r>
          <w:rPr>
            <w:rFonts w:ascii="Cambria Math" w:eastAsiaTheme="minorEastAsia" w:hAnsi="Cambria Math"/>
          </w:rPr>
          <m:t>2</m:t>
        </m:r>
        <m:r>
          <w:rPr>
            <w:rFonts w:ascii="Cambria Math" w:eastAsiaTheme="minorEastAsia" w:hAnsi="Cambria Math"/>
          </w:rPr>
          <m:t xml:space="preserve"> </m:t>
        </m:r>
        <m:r>
          <w:rPr>
            <w:rFonts w:ascii="Cambria Math" w:eastAsiaTheme="minorEastAsia" w:hAnsi="Cambria Math"/>
          </w:rPr>
          <m:t>μm/</m:t>
        </m:r>
        <m:r>
          <w:rPr>
            <w:rFonts w:ascii="Cambria Math" w:eastAsiaTheme="minorEastAsia" w:hAnsi="Cambria Math"/>
          </w:rPr>
          <m:t>s</m:t>
        </m:r>
      </m:oMath>
    </w:p>
    <w:p w:rsidR="00C01300" w:rsidRDefault="00C01300" w:rsidP="00C01300">
      <w:pPr>
        <w:pStyle w:val="ListParagraph"/>
        <w:ind w:left="360"/>
      </w:pPr>
    </w:p>
    <w:p w:rsidR="009557C8" w:rsidRPr="0008477C" w:rsidRDefault="00C01300" w:rsidP="009557C8">
      <w:r>
        <w:t xml:space="preserve">While </w:t>
      </w:r>
      <w:r w:rsidR="007925D2">
        <w:t>neither</w:t>
      </w:r>
      <w:r w:rsidR="00432C34">
        <w:t xml:space="preserve"> </w:t>
      </w:r>
      <m:oMath>
        <m:r>
          <w:rPr>
            <w:rFonts w:ascii="Cambria Math" w:hAnsi="Cambria Math"/>
          </w:rPr>
          <m:t>T</m:t>
        </m:r>
      </m:oMath>
      <w:r w:rsidR="00432C34">
        <w:t xml:space="preserve"> nor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432C34">
        <w:rPr>
          <w:rFonts w:eastAsiaTheme="minorEastAsia"/>
        </w:rPr>
        <w:t xml:space="preserve"> </w:t>
      </w:r>
      <w:r w:rsidR="00FE17DC">
        <w:t>appears</w:t>
      </w:r>
      <w:r>
        <w:t xml:space="preserve"> directly in the equations of motion,</w:t>
      </w:r>
      <w:r w:rsidR="007147FE">
        <w:t xml:space="preserve"> </w:t>
      </w:r>
      <w:r w:rsidR="007925D2">
        <w:t xml:space="preserve">other parameters </w:t>
      </w:r>
      <w:r w:rsidR="00E92A0D">
        <w:t>may be computed from them</w:t>
      </w:r>
      <w:r w:rsidR="00FE17DC">
        <w:t xml:space="preserve">. </w:t>
      </w:r>
      <w:r w:rsidR="00E92A0D">
        <w:t>T</w:t>
      </w:r>
      <w:r>
        <w:t>he</w:t>
      </w:r>
      <w:r w:rsidR="009557C8" w:rsidRPr="009557C8">
        <w:rPr>
          <w:rFonts w:eastAsiaTheme="minorEastAsia"/>
          <w:iCs/>
        </w:rPr>
        <w:t xml:space="preserve"> surface diffusion coefficient</w:t>
      </w:r>
      <w:r w:rsidR="00E92A0D">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E92A0D">
        <w:rPr>
          <w:rFonts w:eastAsiaTheme="minorEastAsia"/>
        </w:rPr>
        <w:t>,</w:t>
      </w:r>
      <w:r w:rsidR="009557C8" w:rsidRPr="009557C8">
        <w:rPr>
          <w:rFonts w:eastAsiaTheme="minorEastAsia"/>
          <w:iCs/>
        </w:rPr>
        <w:t xml:space="preserve"> </w:t>
      </w:r>
      <w:r w:rsidR="00FE17DC">
        <w:rPr>
          <w:rFonts w:eastAsiaTheme="minorEastAsia"/>
          <w:iCs/>
        </w:rPr>
        <w:t xml:space="preserve">for example, </w:t>
      </w:r>
      <w:r>
        <w:rPr>
          <w:rFonts w:eastAsiaTheme="minorEastAsia"/>
          <w:iCs/>
        </w:rPr>
        <w:t xml:space="preserve">can be </w:t>
      </w:r>
      <w:r w:rsidR="009557C8" w:rsidRPr="009557C8">
        <w:rPr>
          <w:rFonts w:eastAsiaTheme="minorEastAsia"/>
        </w:rPr>
        <w:t xml:space="preserve">based on a fit </w:t>
      </w:r>
      <w:r w:rsidR="006D49F7">
        <w:rPr>
          <w:rFonts w:eastAsiaTheme="minorEastAsia"/>
        </w:rPr>
        <w:t>of</w:t>
      </w:r>
      <w:r w:rsidR="009557C8" w:rsidRPr="009557C8">
        <w:rPr>
          <w:rFonts w:eastAsiaTheme="minorEastAsia"/>
        </w:rPr>
        <w:t xml:space="preserve"> diffusion data of </w:t>
      </w:r>
      <w:r w:rsidR="009557C8" w:rsidRPr="009557C8">
        <w:rPr>
          <w:rFonts w:eastAsiaTheme="minorEastAsia"/>
        </w:rPr>
        <w:fldChar w:fldCharType="begin"/>
      </w:r>
      <w:r w:rsidR="009557C8" w:rsidRPr="009557C8">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sidR="009557C8" w:rsidRPr="009557C8">
        <w:rPr>
          <w:rFonts w:eastAsiaTheme="minorEastAsia"/>
        </w:rPr>
        <w:fldChar w:fldCharType="separate"/>
      </w:r>
      <w:r w:rsidR="009557C8" w:rsidRPr="009557C8">
        <w:rPr>
          <w:rFonts w:eastAsiaTheme="minorEastAsia"/>
          <w:noProof/>
        </w:rPr>
        <w:t>(Price, Ide, and Arata 1999)</w:t>
      </w:r>
      <w:r w:rsidR="009557C8" w:rsidRPr="009557C8">
        <w:rPr>
          <w:rFonts w:eastAsiaTheme="minorEastAsia"/>
        </w:rPr>
        <w:fldChar w:fldCharType="end"/>
      </w:r>
      <w:r w:rsidR="007147FE">
        <w:rPr>
          <w:rFonts w:eastAsiaTheme="minorEastAsia"/>
        </w:rPr>
        <w:t xml:space="preserve"> to the form</w:t>
      </w:r>
    </w:p>
    <w:p w:rsidR="009557C8" w:rsidRPr="0008477C" w:rsidRDefault="009557C8" w:rsidP="009557C8">
      <w:pPr>
        <w:ind w:left="360"/>
      </w:pPr>
    </w:p>
    <w:p w:rsidR="009557C8" w:rsidRDefault="009557C8" w:rsidP="009557C8">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6D49F7">
        <w:rPr>
          <w:rFonts w:eastAsiaTheme="minorEastAsia"/>
        </w:rPr>
        <w:t>7</w:t>
      </w:r>
      <w:r>
        <w:rPr>
          <w:rFonts w:eastAsiaTheme="minorEastAsia"/>
        </w:rPr>
        <w:t>)</w:t>
      </w:r>
    </w:p>
    <w:p w:rsidR="009557C8" w:rsidRDefault="009557C8" w:rsidP="009557C8">
      <w:pPr>
        <w:pStyle w:val="ListParagraph"/>
        <w:rPr>
          <w:rFonts w:eastAsiaTheme="minorEastAsia"/>
        </w:rPr>
      </w:pPr>
    </w:p>
    <w:p w:rsidR="00E92A0D" w:rsidRDefault="009557C8" w:rsidP="007147FE">
      <w:pPr>
        <w:pStyle w:val="ListParagraph"/>
        <w:ind w:left="0"/>
        <w:rPr>
          <w:rFonts w:eastAsiaTheme="minorEastAsia"/>
        </w:rPr>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r>
          <w:rPr>
            <w:rFonts w:ascii="Cambria Math" w:eastAsiaTheme="minorEastAsia" w:hAnsi="Cambria Math"/>
          </w:rPr>
          <m:t>=273 K</m:t>
        </m:r>
      </m:oMath>
      <w:r>
        <w:rPr>
          <w:rFonts w:eastAsiaTheme="minorEastAsia"/>
        </w:rPr>
        <w:t>.</w:t>
      </w:r>
      <w:r w:rsidR="005B4F4F">
        <w:rPr>
          <w:rFonts w:eastAsiaTheme="minorEastAsia"/>
        </w:rPr>
        <w:t xml:space="preserve"> </w:t>
      </w:r>
      <w:r w:rsidR="005B4F4F" w:rsidRPr="005B4F4F">
        <w:rPr>
          <w:rFonts w:eastAsiaTheme="minorEastAsia"/>
        </w:rPr>
        <w:t>Di Pr</w:t>
      </w:r>
      <w:r w:rsidR="00FE17DC">
        <w:rPr>
          <w:rFonts w:eastAsiaTheme="minorEastAsia"/>
        </w:rPr>
        <w:t>i</w:t>
      </w:r>
      <w:r w:rsidR="005B4F4F" w:rsidRPr="005B4F4F">
        <w:rPr>
          <w:rFonts w:eastAsiaTheme="minorEastAsia"/>
        </w:rPr>
        <w:t>nzio et al</w:t>
      </w:r>
      <w:r w:rsidR="005B4F4F">
        <w:rPr>
          <w:rFonts w:eastAsiaTheme="minorEastAsia"/>
        </w:rPr>
        <w:t xml:space="preserve"> </w:t>
      </w:r>
      <w:r w:rsidR="005B4F4F">
        <w:rPr>
          <w:rFonts w:eastAsiaTheme="minorEastAsia"/>
        </w:rPr>
        <w:fldChar w:fldCharType="begin"/>
      </w:r>
      <w:r w:rsidR="005B4F4F">
        <w:rPr>
          <w:rFonts w:eastAsiaTheme="minorEastAsia"/>
        </w:rPr>
        <w:instrText xml:space="preserve"> ADDIN ZOTERO_ITEM CSL_CITATION {"citationID":"Kd1daMfz","properties":{"formattedCitation":"(Di Prinzio et al. 2020)","plainCitation":"(Di Prinzio et al. 2020)","noteIndex":0},"citationItems":[{"id":1996,"uris":["http://zotero.org/users/189886/items/MNIZN93Y"],"itemData":{"id":1996,"type":"article-journal","abstract":"The evolution of the grain boundary groove in a bicrystalline ice sample was studied in this work. The groove is formed by the intersection of the grain boundary with the free surface. The bicrystalline ice sample had an arbitrary misorientation and was immersed in ultra-pure silicone oil at −5°C in order to avoid evaporation processes. Photographs of the groove were taken every 17 minutes for 100 hours with an optical microscope and the evolution of the groove was determined from these images. Through this study, it was possible to measure the coefficient of surface self-diffusion of the ice at −5°C.","DOI":"10.5817/CPR2020-2-12","ISSN":"1805-0689","language":"eng","license":"info:eu-repo/semantics/openAccess","note":"Accepted: 2021-11-24T15:08:48Z\npublisher: Masaryk University","source":"ri.conicet.gov.ar","title":"Superficial self-diffusion coefficient in Ih-ICE","URL":"https://ri.conicet.gov.ar/handle/11336/147330","author":[{"family":"Di Prinzio","given":"Carlos Leonardo"},{"family":"Stoler Flores","given":"Damian"},{"family":"Aguirre Varela","given":"Guillermo Gabriel"},{"family":"Druetta","given":"Esteban"}],"accessed":{"date-parts":[["2024",6,27]]},"issued":{"date-parts":[["2020",7]]}}}],"schema":"https://github.com/citation-style-language/schema/raw/master/csl-citation.json"} </w:instrText>
      </w:r>
      <w:r w:rsidR="005B4F4F">
        <w:rPr>
          <w:rFonts w:eastAsiaTheme="minorEastAsia"/>
        </w:rPr>
        <w:fldChar w:fldCharType="separate"/>
      </w:r>
      <w:r w:rsidR="005B4F4F">
        <w:rPr>
          <w:rFonts w:eastAsiaTheme="minorEastAsia"/>
          <w:noProof/>
        </w:rPr>
        <w:t>(Di Prinzio et al. 2020)</w:t>
      </w:r>
      <w:r w:rsidR="005B4F4F">
        <w:rPr>
          <w:rFonts w:eastAsiaTheme="minorEastAsia"/>
        </w:rPr>
        <w:fldChar w:fldCharType="end"/>
      </w:r>
      <w:r>
        <w:rPr>
          <w:rFonts w:eastAsiaTheme="minorEastAsia"/>
        </w:rPr>
        <w:t xml:space="preserve"> report a surface diffusion coefficient of </w:t>
      </w:r>
      <m:oMath>
        <m:r>
          <w:rPr>
            <w:rFonts w:ascii="Cambria Math" w:eastAsiaTheme="minorEastAsia" w:hAnsi="Cambria Math"/>
          </w:rPr>
          <m:t>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Pr>
          <w:rFonts w:eastAsiaTheme="minorEastAsia"/>
        </w:rPr>
        <w:t xml:space="preserve"> at </w:t>
      </w:r>
      <w:r w:rsidRPr="008D64DF">
        <w:t>-5°C</w:t>
      </w:r>
      <w:r>
        <w:t xml:space="preserve">, which </w:t>
      </w:r>
      <w:r>
        <w:t>(</w:t>
      </w:r>
      <w:r>
        <w:rPr>
          <w:rFonts w:eastAsiaTheme="minorEastAsia"/>
        </w:rPr>
        <w:t xml:space="preserve">using this value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oMath>
      <w:r>
        <w:rPr>
          <w:rFonts w:eastAsiaTheme="minorEastAsia"/>
        </w:rPr>
        <w:t xml:space="preserve">) </w:t>
      </w:r>
      <w:r>
        <w:t xml:space="preserve">corresponds to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Pr>
          <w:rFonts w:eastAsiaTheme="minorEastAsia"/>
        </w:rPr>
        <w:t xml:space="preserve">. </w:t>
      </w:r>
    </w:p>
    <w:p w:rsidR="00E92A0D" w:rsidRDefault="00E92A0D" w:rsidP="007147FE">
      <w:pPr>
        <w:pStyle w:val="ListParagraph"/>
        <w:ind w:left="0"/>
        <w:rPr>
          <w:rFonts w:eastAsiaTheme="minorEastAsia"/>
        </w:rPr>
      </w:pPr>
    </w:p>
    <w:p w:rsidR="009557C8" w:rsidRPr="007147FE" w:rsidRDefault="00E92A0D" w:rsidP="007147FE">
      <w:pPr>
        <w:pStyle w:val="ListParagraph"/>
        <w:ind w:left="0"/>
        <w:rPr>
          <w:rFonts w:eastAsiaTheme="minorEastAsia"/>
        </w:rPr>
      </w:pPr>
      <w:r>
        <w:rPr>
          <w:rFonts w:eastAsiaTheme="minorEastAsia"/>
        </w:rPr>
        <w:t>T</w:t>
      </w:r>
      <w:r w:rsidR="009557C8" w:rsidRPr="009557C8">
        <w:rPr>
          <w:rFonts w:eastAsiaTheme="minorEastAsia"/>
        </w:rPr>
        <w:t xml:space="preserve">he </w:t>
      </w:r>
      <w:r w:rsidR="00C01300">
        <w:rPr>
          <w:rFonts w:eastAsiaTheme="minorEastAsia"/>
        </w:rPr>
        <w:t xml:space="preserve">water vapor </w:t>
      </w:r>
      <w:r w:rsidR="009557C8" w:rsidRPr="009557C8">
        <w:rPr>
          <w:rFonts w:eastAsiaTheme="minorEastAsia"/>
        </w:rPr>
        <w:t>deposition speed</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Pr>
          <w:rFonts w:eastAsiaTheme="minorEastAsia"/>
        </w:rPr>
        <w:t>,</w:t>
      </w:r>
      <w:r w:rsidR="009557C8" w:rsidRPr="009557C8">
        <w:rPr>
          <w:rFonts w:eastAsiaTheme="minorEastAsia"/>
        </w:rPr>
        <w:t xml:space="preserve"> </w:t>
      </w:r>
      <w:r>
        <w:rPr>
          <w:rFonts w:eastAsiaTheme="minorEastAsia"/>
        </w:rPr>
        <w:t xml:space="preserve">also </w:t>
      </w:r>
      <w:r w:rsidR="00C01300">
        <w:rPr>
          <w:rFonts w:eastAsiaTheme="minorEastAsia"/>
        </w:rPr>
        <w:t xml:space="preserve">depends on </w:t>
      </w:r>
      <w:r w:rsidR="009557C8" w:rsidRPr="009557C8">
        <w:rPr>
          <w:rFonts w:eastAsiaTheme="minorEastAsia"/>
          <w:iCs/>
        </w:rPr>
        <w:t>temperature</w:t>
      </w:r>
      <w:r>
        <w:rPr>
          <w:rFonts w:eastAsiaTheme="minorEastAsia"/>
          <w:iCs/>
        </w:rPr>
        <w:t>,</w:t>
      </w:r>
      <w:r w:rsidR="00C01300">
        <w:rPr>
          <w:rFonts w:eastAsiaTheme="minorEastAsia"/>
          <w:iCs/>
        </w:rPr>
        <w:t xml:space="preserve"> according to the </w:t>
      </w:r>
      <w:r w:rsidR="00C01300" w:rsidRPr="009557C8">
        <w:rPr>
          <w:rFonts w:eastAsiaTheme="minorEastAsia"/>
        </w:rPr>
        <w:t>Hertz-Knudsen</w:t>
      </w:r>
      <w:r w:rsidR="00C01300">
        <w:rPr>
          <w:rFonts w:eastAsiaTheme="minorEastAsia"/>
        </w:rPr>
        <w:t xml:space="preserve"> formula</w:t>
      </w:r>
      <w:r w:rsidR="009557C8" w:rsidRPr="009557C8">
        <w:rPr>
          <w:rFonts w:eastAsiaTheme="minorEastAsia"/>
          <w:iCs/>
        </w:rPr>
        <w:t>,</w:t>
      </w:r>
    </w:p>
    <w:p w:rsidR="009557C8" w:rsidRPr="0008477C" w:rsidRDefault="009557C8" w:rsidP="009557C8">
      <w:pPr>
        <w:pStyle w:val="ListParagraph"/>
      </w:pPr>
    </w:p>
    <w:p w:rsidR="009557C8" w:rsidRDefault="009557C8" w:rsidP="009557C8">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Pr="006A7F72">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6D49F7">
        <w:rPr>
          <w:rFonts w:eastAsiaTheme="minorEastAsia"/>
        </w:rPr>
        <w:t>8</w:t>
      </w:r>
      <w:r>
        <w:rPr>
          <w:rFonts w:eastAsiaTheme="minorEastAsia"/>
        </w:rPr>
        <w:t>)</w:t>
      </w:r>
    </w:p>
    <w:p w:rsidR="009557C8" w:rsidRDefault="009557C8" w:rsidP="009557C8">
      <w:pPr>
        <w:pStyle w:val="ListParagraph"/>
        <w:rPr>
          <w:rFonts w:eastAsiaTheme="minorEastAsia"/>
        </w:rPr>
      </w:pPr>
    </w:p>
    <w:p w:rsidR="009557C8" w:rsidRDefault="009557C8" w:rsidP="009557C8">
      <w:pPr>
        <w:pStyle w:val="ListParagraph"/>
        <w:ind w:left="0"/>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9557C8" w:rsidRDefault="009557C8" w:rsidP="006D49F7">
      <w:pPr>
        <w:rPr>
          <w:rFonts w:eastAsiaTheme="minorEastAsia"/>
        </w:rPr>
      </w:pPr>
    </w:p>
    <w:p w:rsidR="009557C8" w:rsidRPr="009557C8" w:rsidRDefault="00E92A0D" w:rsidP="009557C8">
      <w:pPr>
        <w:rPr>
          <w:rFonts w:eastAsiaTheme="minorEastAsia"/>
        </w:rPr>
      </w:pPr>
      <w:r>
        <w:t>There remains</w:t>
      </w:r>
      <w:r w:rsidR="00FE17DC">
        <w:t>, therefore,</w:t>
      </w:r>
      <w:r>
        <w:t xml:space="preserve"> specification of the </w:t>
      </w:r>
      <w:r w:rsidR="000729D6">
        <w:t xml:space="preserve">baseline </w:t>
      </w:r>
      <w:r>
        <w:rPr>
          <w:rFonts w:eastAsiaTheme="minorEastAsia"/>
        </w:rPr>
        <w:t xml:space="preserve">surface </w:t>
      </w:r>
      <w:r w:rsidRPr="009557C8">
        <w:rPr>
          <w:rFonts w:eastAsiaTheme="minorEastAsia"/>
        </w:rPr>
        <w:t xml:space="preserve">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2C41CE">
        <w:rPr>
          <w:rFonts w:eastAsiaTheme="minorEastAsia"/>
        </w:rPr>
        <w:t>.</w:t>
      </w:r>
      <w:r>
        <w:rPr>
          <w:rFonts w:eastAsiaTheme="minorEastAsia"/>
        </w:rPr>
        <w:t xml:space="preserve"> </w:t>
      </w:r>
      <w:r>
        <w:t xml:space="preserve">For this purpose, we </w:t>
      </w:r>
      <w:r w:rsidR="00C01300">
        <w:rPr>
          <w:rFonts w:eastAsiaTheme="minorEastAsia"/>
        </w:rPr>
        <w:t>employ an iterative scheme</w:t>
      </w:r>
      <w:r w:rsidR="002C41CE">
        <w:rPr>
          <w:rFonts w:eastAsiaTheme="minorEastAsia"/>
        </w:rPr>
        <w:t xml:space="preserve"> involving vapor field simulations around a growing or ablating ice crystal, </w:t>
      </w:r>
      <w:r w:rsidR="00C01300">
        <w:rPr>
          <w:rFonts w:eastAsiaTheme="minorEastAsia"/>
        </w:rPr>
        <w:t xml:space="preserve">as follows: </w:t>
      </w:r>
      <w:r>
        <w:rPr>
          <w:rFonts w:eastAsiaTheme="minorEastAsia"/>
        </w:rPr>
        <w:t>For a</w:t>
      </w:r>
      <w:r w:rsidR="00C01300">
        <w:rPr>
          <w:rFonts w:eastAsiaTheme="minorEastAsia"/>
        </w:rPr>
        <w:t xml:space="preserve"> </w:t>
      </w:r>
      <w:r w:rsidR="005F144C">
        <w:rPr>
          <w:rFonts w:eastAsiaTheme="minorEastAsia"/>
        </w:rPr>
        <w:t>chosen</w:t>
      </w:r>
      <w:r w:rsidR="005B4F4F">
        <w:rPr>
          <w:rFonts w:eastAsiaTheme="minorEastAsia"/>
        </w:rPr>
        <w:t xml:space="preserve"> </w:t>
      </w:r>
      <w:r w:rsidR="005B4F4F">
        <w:rPr>
          <w:rFonts w:eastAsiaTheme="minorEastAsia"/>
        </w:rPr>
        <w:t xml:space="preserve">growth rat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w:t>
      </w:r>
      <w:r w:rsidR="005C5FB1">
        <w:rPr>
          <w:rFonts w:eastAsiaTheme="minorEastAsia"/>
        </w:rPr>
        <w:t xml:space="preserve">a </w:t>
      </w:r>
      <w:r w:rsidR="002C41CE">
        <w:rPr>
          <w:rFonts w:eastAsiaTheme="minorEastAsia"/>
        </w:rPr>
        <w:t>set</w:t>
      </w:r>
      <w:r w:rsidR="005C5FB1">
        <w:rPr>
          <w:rFonts w:eastAsiaTheme="minorEastAsia"/>
        </w:rPr>
        <w:t xml:space="preserve"> of far-field supersaturation valu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5C5FB1">
        <w:rPr>
          <w:rFonts w:eastAsiaTheme="minorEastAsia"/>
        </w:rPr>
        <w:t>)</w:t>
      </w:r>
      <w:r w:rsidR="005C5FB1">
        <w:rPr>
          <w:rFonts w:eastAsiaTheme="minorEastAsia"/>
        </w:rPr>
        <w:t xml:space="preserve"> is specified</w:t>
      </w:r>
      <w:r w:rsidR="002C41CE">
        <w:rPr>
          <w:rFonts w:eastAsiaTheme="minorEastAsia"/>
        </w:rPr>
        <w:t>.</w:t>
      </w:r>
      <w:r w:rsidR="005C5FB1">
        <w:rPr>
          <w:rFonts w:eastAsiaTheme="minorEastAsia"/>
        </w:rPr>
        <w:t xml:space="preserve"> </w:t>
      </w:r>
      <w:r w:rsidR="002C41CE">
        <w:rPr>
          <w:rFonts w:eastAsiaTheme="minorEastAsia"/>
        </w:rPr>
        <w:t>A v</w:t>
      </w:r>
      <w:r>
        <w:rPr>
          <w:rFonts w:eastAsiaTheme="minorEastAsia"/>
        </w:rPr>
        <w:t>apor field calculation</w:t>
      </w:r>
      <w:r w:rsidR="002C41CE">
        <w:rPr>
          <w:rFonts w:eastAsiaTheme="minorEastAsia"/>
        </w:rPr>
        <w:t xml:space="preserve"> for each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FE17DC">
        <w:rPr>
          <w:rFonts w:eastAsiaTheme="minorEastAsia"/>
        </w:rPr>
        <w:t xml:space="preserve"> </w:t>
      </w:r>
      <w:r w:rsidR="002C41CE">
        <w:rPr>
          <w:rFonts w:eastAsiaTheme="minorEastAsia"/>
        </w:rPr>
        <w:t xml:space="preserve">produces a corresponding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w:t>
      </w:r>
      <w:r>
        <w:rPr>
          <w:rFonts w:eastAsiaTheme="minorEastAsia"/>
        </w:rPr>
        <w:t>profile</w:t>
      </w:r>
      <w:r w:rsidR="00432C34">
        <w:rPr>
          <w:rFonts w:eastAsiaTheme="minorEastAsia"/>
        </w:rPr>
        <w:t>, e</w:t>
      </w:r>
      <w:r w:rsidR="00FE17DC">
        <w:rPr>
          <w:rFonts w:eastAsiaTheme="minorEastAsia"/>
        </w:rPr>
        <w:t>ach</w:t>
      </w:r>
      <w:r w:rsidR="002C41CE">
        <w:rPr>
          <w:rFonts w:eastAsiaTheme="minorEastAsia"/>
        </w:rPr>
        <w:t xml:space="preserve"> </w:t>
      </w:r>
      <w:r w:rsidR="00432C34">
        <w:rPr>
          <w:rFonts w:eastAsiaTheme="minorEastAsia"/>
        </w:rPr>
        <w:t xml:space="preserve">of which </w:t>
      </w:r>
      <w:r w:rsidR="002C41CE">
        <w:rPr>
          <w:rFonts w:eastAsiaTheme="minorEastAsia"/>
        </w:rPr>
        <w:t>is</w:t>
      </w:r>
      <w:r w:rsidR="000729D6">
        <w:rPr>
          <w:rFonts w:eastAsiaTheme="minorEastAsia"/>
        </w:rPr>
        <w:t xml:space="preserve"> then</w:t>
      </w:r>
      <w:r w:rsidR="00432C34">
        <w:rPr>
          <w:rFonts w:eastAsiaTheme="minorEastAsia"/>
        </w:rPr>
        <w:t xml:space="preserve"> </w:t>
      </w:r>
      <w:r>
        <w:rPr>
          <w:rFonts w:eastAsiaTheme="minorEastAsia"/>
        </w:rPr>
        <w:t>given</w:t>
      </w:r>
      <w:r w:rsidR="000729D6">
        <w:rPr>
          <w:rFonts w:eastAsiaTheme="minorEastAsia"/>
        </w:rPr>
        <w:t xml:space="preserve"> as input</w:t>
      </w:r>
      <w:r>
        <w:rPr>
          <w:rFonts w:eastAsiaTheme="minorEastAsia"/>
        </w:rPr>
        <w:t xml:space="preserve"> to</w:t>
      </w:r>
      <w:r w:rsidR="00FE17DC">
        <w:rPr>
          <w:rFonts w:eastAsiaTheme="minorEastAsia"/>
        </w:rPr>
        <w:t xml:space="preserve"> a</w:t>
      </w:r>
      <w:r>
        <w:rPr>
          <w:rFonts w:eastAsiaTheme="minorEastAsia"/>
        </w:rPr>
        <w:t xml:space="preserve"> </w:t>
      </w:r>
      <w:r w:rsidR="00A27726">
        <w:rPr>
          <w:rFonts w:eastAsiaTheme="minorEastAsia"/>
        </w:rPr>
        <w:t>QLC-2</w:t>
      </w:r>
      <w:r w:rsidR="000729D6">
        <w:rPr>
          <w:rFonts w:eastAsiaTheme="minorEastAsia"/>
        </w:rPr>
        <w:t xml:space="preserve"> model</w:t>
      </w:r>
      <w:r w:rsidR="002C41CE">
        <w:rPr>
          <w:rFonts w:eastAsiaTheme="minorEastAsia"/>
        </w:rPr>
        <w:t xml:space="preserve"> run</w:t>
      </w:r>
      <w:r w:rsidR="00432C34">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432C34">
        <w:rPr>
          <w:rFonts w:eastAsiaTheme="minorEastAsia"/>
        </w:rPr>
        <w:t xml:space="preserve"> profile</w:t>
      </w:r>
      <w:r w:rsidR="00432C34">
        <w:rPr>
          <w:rFonts w:eastAsiaTheme="minorEastAsia"/>
        </w:rPr>
        <w:t xml:space="preserve"> </w:t>
      </w:r>
      <w:r w:rsidR="000729D6">
        <w:rPr>
          <w:rFonts w:eastAsiaTheme="minorEastAsia"/>
        </w:rPr>
        <w:t xml:space="preserve">that </w:t>
      </w:r>
      <w:r w:rsidR="005F144C">
        <w:rPr>
          <w:rFonts w:eastAsiaTheme="minorEastAsia"/>
        </w:rPr>
        <w:t xml:space="preserve">yields </w:t>
      </w:r>
      <w:r w:rsidR="000729D6">
        <w:rPr>
          <w:rFonts w:eastAsiaTheme="minorEastAsia"/>
        </w:rPr>
        <w:t xml:space="preserve">a </w:t>
      </w:r>
      <w:r w:rsidR="005C5FB1">
        <w:rPr>
          <w:rFonts w:eastAsiaTheme="minorEastAsia"/>
        </w:rPr>
        <w:t>QLC-2</w:t>
      </w:r>
      <w:r w:rsidR="000729D6">
        <w:rPr>
          <w:rFonts w:eastAsiaTheme="minorEastAsia"/>
        </w:rPr>
        <w:t xml:space="preserve"> </w:t>
      </w:r>
      <w:r w:rsidR="005C5FB1">
        <w:rPr>
          <w:rFonts w:eastAsiaTheme="minorEastAsia"/>
        </w:rPr>
        <w:t xml:space="preserve">growth rate </w:t>
      </w:r>
      <w:r w:rsidR="000729D6">
        <w:rPr>
          <w:rFonts w:eastAsiaTheme="minorEastAsia"/>
        </w:rPr>
        <w:t xml:space="preserve">closest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2C41CE">
        <w:rPr>
          <w:rFonts w:eastAsiaTheme="minorEastAsia"/>
        </w:rPr>
        <w:t xml:space="preserve"> is identified</w:t>
      </w:r>
      <w:r w:rsidR="00FE17DC">
        <w:rPr>
          <w:rFonts w:eastAsiaTheme="minorEastAsia"/>
        </w:rPr>
        <w:t xml:space="preserve"> as the winner</w:t>
      </w:r>
      <w:r w:rsidR="00432C34">
        <w:rPr>
          <w:rFonts w:eastAsiaTheme="minorEastAsia"/>
        </w:rPr>
        <w:t>, and</w:t>
      </w:r>
      <w:r w:rsidR="002C41CE">
        <w:rPr>
          <w:rFonts w:eastAsiaTheme="minorEastAsia"/>
        </w:rPr>
        <w:t xml:space="preserve"> </w:t>
      </w:r>
      <w:r w:rsidR="00432C34">
        <w:rPr>
          <w:rFonts w:eastAsiaTheme="minorEastAsia"/>
        </w:rPr>
        <w:t>p</w:t>
      </w:r>
      <w:r w:rsidR="002C41CE">
        <w:rPr>
          <w:rFonts w:eastAsiaTheme="minorEastAsia"/>
        </w:rPr>
        <w:t xml:space="preserve">arameter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r>
              <w:rPr>
                <w:rFonts w:ascii="Cambria Math" w:eastAsiaTheme="minorEastAsia" w:hAnsi="Cambria Math"/>
              </w:rPr>
              <m:t>,corner</m:t>
            </m:r>
          </m:sub>
        </m:sSub>
      </m:oMath>
      <w:r w:rsidR="002C41C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2C41CE">
        <w:rPr>
          <w:rFonts w:eastAsiaTheme="minorEastAsia"/>
        </w:rPr>
        <w:t xml:space="preserve"> describing </w:t>
      </w:r>
      <w:r w:rsidR="00432C34">
        <w:rPr>
          <w:rFonts w:eastAsiaTheme="minorEastAsia"/>
        </w:rPr>
        <w:t>it</w:t>
      </w:r>
      <w:r w:rsidR="002C41CE">
        <w:rPr>
          <w:rFonts w:eastAsiaTheme="minorEastAsia"/>
        </w:rPr>
        <w:t xml:space="preserve"> </w:t>
      </w:r>
      <w:r w:rsidR="00432C34">
        <w:rPr>
          <w:rFonts w:eastAsiaTheme="minorEastAsia"/>
        </w:rPr>
        <w:t>are designated</w:t>
      </w:r>
      <w:r w:rsidR="002C41CE">
        <w:rPr>
          <w:rFonts w:eastAsiaTheme="minorEastAsia"/>
        </w:rPr>
        <w:t xml:space="preserve"> the baseline values</w:t>
      </w:r>
      <w:r w:rsidR="005F144C">
        <w:rPr>
          <w:rFonts w:eastAsiaTheme="minorEastAsia"/>
        </w:rPr>
        <w:t>.</w:t>
      </w:r>
      <w:r w:rsidR="00C01300">
        <w:rPr>
          <w:rFonts w:eastAsiaTheme="minorEastAsia"/>
        </w:rPr>
        <w:t xml:space="preserve"> </w:t>
      </w:r>
      <w:r w:rsidR="00C01300" w:rsidRPr="009557C8">
        <w:rPr>
          <w:rFonts w:eastAsiaTheme="minorEastAsia"/>
        </w:rPr>
        <w:t>Details are given in Appendix 1</w:t>
      </w:r>
      <w:r w:rsidR="00C01300">
        <w:rPr>
          <w:rFonts w:eastAsiaTheme="minorEastAsia"/>
        </w:rPr>
        <w:t>.</w:t>
      </w:r>
    </w:p>
    <w:p w:rsidR="009676A6" w:rsidRDefault="009676A6" w:rsidP="009676A6"/>
    <w:p w:rsidR="009676A6" w:rsidRDefault="009676A6" w:rsidP="005111F1">
      <w:r>
        <w:lastRenderedPageBreak/>
        <w:t>Once we have</w:t>
      </w:r>
      <w:r w:rsidR="00F469C3">
        <w:t xml:space="preserve"> determined</w:t>
      </w:r>
      <w:r>
        <w:t xml:space="preserve"> </w:t>
      </w:r>
      <w:r w:rsidR="00F469C3">
        <w:t xml:space="preserve">these </w:t>
      </w:r>
      <w:r>
        <w:t xml:space="preserve">“baseline” parameters, we explore variations on that baseline by explicitly varying </w:t>
      </w:r>
      <w:r w:rsidR="005111F1">
        <w:t>them independently</w:t>
      </w:r>
      <w:r w:rsidR="00F469C3">
        <w:t xml:space="preserve">, </w:t>
      </w:r>
      <w:r w:rsidR="00A03CD3">
        <w:t>while recognizing</w:t>
      </w:r>
      <w:r w:rsidR="00F469C3">
        <w:t xml:space="preserve"> interdependencies identified by the nondimensionalized form of the equations of motion (</w:t>
      </w:r>
      <w:proofErr w:type="spellStart"/>
      <w:r w:rsidR="00F469C3">
        <w:t>Eqs</w:t>
      </w:r>
      <w:proofErr w:type="spellEnd"/>
      <w:r w:rsidR="00F469C3">
        <w:t>. 6a and 6b).</w:t>
      </w:r>
    </w:p>
    <w:p w:rsidR="009676A6" w:rsidRDefault="009676A6" w:rsidP="004563AD"/>
    <w:p w:rsidR="004563AD" w:rsidRPr="004563AD" w:rsidRDefault="004563AD" w:rsidP="004563AD">
      <w:r w:rsidRPr="004563AD">
        <w:t>ODE</w:t>
      </w:r>
      <w:r>
        <w:t xml:space="preserve"> … Runge-Kutta45 … </w:t>
      </w:r>
    </w:p>
    <w:p w:rsidR="004563AD" w:rsidRPr="004563AD" w:rsidRDefault="004563AD" w:rsidP="004563AD">
      <w:pPr>
        <w:rPr>
          <w:b/>
          <w:bCs/>
        </w:rPr>
      </w:pPr>
    </w:p>
    <w:p w:rsidR="00B96C79" w:rsidRPr="00D42064" w:rsidRDefault="003F1882" w:rsidP="00D42064">
      <w:pPr>
        <w:pStyle w:val="ListParagraph"/>
        <w:numPr>
          <w:ilvl w:val="0"/>
          <w:numId w:val="5"/>
        </w:numPr>
        <w:rPr>
          <w:b/>
          <w:bCs/>
        </w:rPr>
      </w:pPr>
      <w:r>
        <w:rPr>
          <w:b/>
          <w:bCs/>
        </w:rPr>
        <w:t>Results</w:t>
      </w:r>
      <w:r w:rsidR="002629D8">
        <w:rPr>
          <w:b/>
          <w:bCs/>
        </w:rPr>
        <w:t xml:space="preserve"> from QLC-2 simulations</w:t>
      </w:r>
    </w:p>
    <w:p w:rsidR="000A3487" w:rsidRPr="00352C02" w:rsidRDefault="007B3AFE" w:rsidP="000A3487">
      <w:r>
        <w:t xml:space="preserve">Here we describe the results </w:t>
      </w:r>
      <w:r w:rsidR="00080BBB">
        <w:t>QLC-2 simulations</w:t>
      </w:r>
      <w:r w:rsidR="000A3487">
        <w:t xml:space="preserve">, focusing on curvature of growing faceted surfaces (and hence the implied horizontal distance between adjacent ice layers, described above as </w:t>
      </w:r>
      <w:r w:rsidR="000A3487" w:rsidRPr="00F92FC6">
        <w:rPr>
          <w:rFonts w:eastAsiaTheme="minorEastAsia"/>
        </w:rPr>
        <w:t>“</w:t>
      </w:r>
      <m:oMath>
        <m:r>
          <w:rPr>
            <w:rFonts w:ascii="Cambria Math" w:eastAsiaTheme="minorEastAsia" w:hAnsi="Cambria Math"/>
          </w:rPr>
          <m:t>λ</m:t>
        </m:r>
      </m:oMath>
      <w:r w:rsidR="000A3487" w:rsidRPr="00F92FC6">
        <w:rPr>
          <w:rFonts w:eastAsiaTheme="minorEastAsia"/>
        </w:rPr>
        <w:t>”</w:t>
      </w:r>
      <w:r w:rsidR="000A3487">
        <w:t>), and a comparison of facet curvature under growth vs ablation conditions.</w:t>
      </w:r>
    </w:p>
    <w:p w:rsidR="00080BBB" w:rsidRDefault="00080BBB" w:rsidP="003A43E8">
      <w:pPr>
        <w:rPr>
          <w:i/>
          <w:iCs/>
        </w:rPr>
      </w:pPr>
    </w:p>
    <w:p w:rsidR="00DE5A66" w:rsidRDefault="00F807C2" w:rsidP="00B92B5D">
      <w:r>
        <w:t>Figure</w:t>
      </w:r>
      <w:r w:rsidR="00935A6B">
        <w:t xml:space="preserve"> </w:t>
      </w:r>
      <w:r w:rsidR="000A3487">
        <w:t>3</w:t>
      </w:r>
      <w:r>
        <w:t xml:space="preserve"> shows a modeled ice crystal surface </w:t>
      </w:r>
      <w:r w:rsidR="00BF3C7E">
        <w:t>subjected to</w:t>
      </w:r>
      <w:r>
        <w:t xml:space="preserve"> </w:t>
      </w:r>
      <w:r w:rsidR="008F01BD">
        <w:t xml:space="preserve">three </w:t>
      </w:r>
      <w:r w:rsidR="00B92B5D">
        <w:t>overlying vapor field</w:t>
      </w:r>
      <w:r>
        <w:t xml:space="preserve"> </w:t>
      </w:r>
      <w:r w:rsidR="00B92B5D">
        <w:t>profiles</w:t>
      </w:r>
      <w:r>
        <w:t xml:space="preserve">. </w:t>
      </w:r>
      <w:r w:rsidR="008F01BD">
        <w:t>All lead to steady</w:t>
      </w:r>
      <w:r w:rsidR="00DE5A66">
        <w:t>-</w:t>
      </w:r>
      <w:r w:rsidR="008F01BD">
        <w:t xml:space="preserve">state solutions, but the shape of those solutions depends on the shape of the </w:t>
      </w:r>
      <w:r w:rsidR="00B92B5D">
        <w:t xml:space="preserve">vapor </w:t>
      </w:r>
      <w:r w:rsidR="008F01BD">
        <w:t>profile</w:t>
      </w:r>
      <w:r w:rsidR="00DE5A66">
        <w:t>:</w:t>
      </w:r>
    </w:p>
    <w:p w:rsidR="00DE5A66" w:rsidRDefault="00DE5A66" w:rsidP="00B92B5D"/>
    <w:p w:rsidR="00BF3C7E" w:rsidRDefault="00BF3C7E" w:rsidP="00DE5A66">
      <w:pPr>
        <w:pStyle w:val="ListParagraph"/>
        <w:numPr>
          <w:ilvl w:val="0"/>
          <w:numId w:val="41"/>
        </w:numPr>
      </w:pPr>
      <w:r w:rsidRPr="00A71F86">
        <w:t>S</w:t>
      </w:r>
      <w:r w:rsidR="00DE5A66" w:rsidRPr="00A71F86">
        <w:t>cenario</w:t>
      </w:r>
      <w:r w:rsidR="00DE5A66" w:rsidRPr="00BF3C7E">
        <w:rPr>
          <w:i/>
          <w:iCs/>
        </w:rPr>
        <w:t xml:space="preserve"> “V-shaped supersaturated vapor field”</w:t>
      </w:r>
      <w:r w:rsidR="00DE5A66">
        <w:t xml:space="preserve"> </w:t>
      </w:r>
    </w:p>
    <w:p w:rsidR="00DE5A66" w:rsidRDefault="001A07C5" w:rsidP="00BF3C7E">
      <w:pPr>
        <w:ind w:left="360"/>
      </w:pPr>
      <w:r>
        <w:t>A</w:t>
      </w:r>
      <w:r w:rsidR="00F807C2">
        <w:t xml:space="preserve"> </w:t>
      </w:r>
      <w:r w:rsidR="008F01BD">
        <w:t xml:space="preserve">“V”-shaped </w:t>
      </w:r>
      <w:r w:rsidR="00BF68C6">
        <w:t xml:space="preserve">supersaturated </w:t>
      </w:r>
      <w:r w:rsidR="00C724B0">
        <w:t xml:space="preserve">water vapor </w:t>
      </w:r>
      <w:r w:rsidR="008F01BD">
        <w:t xml:space="preserve">profile </w:t>
      </w:r>
      <w:r w:rsidR="00DE5A66">
        <w:t xml:space="preserve">is the profile </w:t>
      </w:r>
      <w:r w:rsidR="00B92B5D">
        <w:t>expected for growing, isolated cirrus ice crystals</w:t>
      </w:r>
      <w:r w:rsidR="00DE5A66">
        <w:t xml:space="preserve">. After </w:t>
      </w:r>
      <m:oMath>
        <m:r>
          <w:rPr>
            <w:rFonts w:ascii="Cambria Math" w:hAnsi="Cambria Math"/>
          </w:rPr>
          <m:t>~100 ms</m:t>
        </m:r>
      </m:oMath>
      <w:r w:rsidR="00DE5A66" w:rsidRPr="00BF3C7E">
        <w:rPr>
          <w:rFonts w:eastAsiaTheme="minorEastAsia"/>
        </w:rPr>
        <w:t xml:space="preserve">, </w:t>
      </w:r>
      <w:r>
        <w:rPr>
          <w:rFonts w:eastAsiaTheme="minorEastAsia"/>
        </w:rPr>
        <w:t>an</w:t>
      </w:r>
      <w:r w:rsidR="00DE5A66" w:rsidRPr="00BF3C7E">
        <w:rPr>
          <w:rFonts w:eastAsiaTheme="minorEastAsia"/>
        </w:rPr>
        <w:t xml:space="preserve"> initially-flat ice surface</w:t>
      </w:r>
      <w:r w:rsidR="008F01BD">
        <w:t xml:space="preserve"> </w:t>
      </w:r>
      <w:r w:rsidR="00DE5A66">
        <w:t>converges to</w:t>
      </w:r>
      <w:r w:rsidR="008F01BD">
        <w:t xml:space="preserve"> a </w:t>
      </w:r>
      <w:r w:rsidR="00DE5A66">
        <w:t xml:space="preserve">steady state in which the surface is dominated by primarily </w:t>
      </w:r>
      <m:oMath>
        <m:r>
          <w:rPr>
            <w:rFonts w:ascii="Cambria Math" w:hAnsi="Cambria Math"/>
          </w:rPr>
          <m:t>μ</m:t>
        </m:r>
      </m:oMath>
      <w:r w:rsidR="00DE5A66" w:rsidRPr="00BF3C7E">
        <w:rPr>
          <w:rFonts w:eastAsiaTheme="minorEastAsia"/>
        </w:rPr>
        <w:t>surface I microstates</w:t>
      </w:r>
      <w:r>
        <w:rPr>
          <w:rFonts w:eastAsiaTheme="minorEastAsia"/>
        </w:rPr>
        <w:t>, and is overall convex-shaped</w:t>
      </w:r>
      <w:r w:rsidR="00DE5A66" w:rsidRPr="00BF3C7E">
        <w:rPr>
          <w:rFonts w:eastAsiaTheme="minorEastAsia"/>
        </w:rPr>
        <w:t xml:space="preserve">. </w:t>
      </w:r>
      <w:r>
        <w:rPr>
          <w:rFonts w:eastAsiaTheme="minorEastAsia"/>
        </w:rPr>
        <w:t xml:space="preserve">Faceted growth is facilitated by </w:t>
      </w:r>
      <w:r w:rsidR="00DE5A66">
        <w:t xml:space="preserve">smaller </w:t>
      </w:r>
      <m:oMath>
        <m:r>
          <w:rPr>
            <w:rFonts w:ascii="Cambria Math" w:hAnsi="Cambria Math"/>
          </w:rPr>
          <m:t>λ</m:t>
        </m:r>
      </m:oMath>
      <w:r w:rsidR="00DE5A66" w:rsidRPr="00BF3C7E">
        <w:rPr>
          <w:rFonts w:eastAsiaTheme="minorEastAsia"/>
        </w:rPr>
        <w:t xml:space="preserve"> </w:t>
      </w:r>
      <w:r w:rsidR="00DE5A66">
        <w:t xml:space="preserve">at facet boundaries, which </w:t>
      </w:r>
      <w:r>
        <w:t xml:space="preserve">causes </w:t>
      </w:r>
      <w:r w:rsidR="00A71F86">
        <w:t>a</w:t>
      </w:r>
      <w:r w:rsidR="00DE5A66">
        <w:t xml:space="preserve"> </w:t>
      </w:r>
      <w:r w:rsidR="00A71F86">
        <w:t>reduction</w:t>
      </w:r>
      <w:r>
        <w:t xml:space="preserve"> in </w:t>
      </w:r>
      <w:r w:rsidR="00A71F86">
        <w:t xml:space="preserve">the </w:t>
      </w:r>
      <w:r>
        <w:t>growth</w:t>
      </w:r>
      <w:r w:rsidR="00A71F86">
        <w:t xml:space="preserve"> rate</w:t>
      </w:r>
      <w:r>
        <w:t>,</w:t>
      </w:r>
      <w:r w:rsidR="00DE5A66">
        <w:t xml:space="preserve"> compensat</w:t>
      </w:r>
      <w:r w:rsidR="00A71F86">
        <w:t>ing</w:t>
      </w:r>
      <w:r w:rsidR="00DE5A66">
        <w:t xml:space="preserve"> </w:t>
      </w:r>
      <w:r>
        <w:t>for the higher supersaturation at</w:t>
      </w:r>
      <w:r w:rsidR="00DE5A66">
        <w:t xml:space="preserve"> facet boundaries</w:t>
      </w:r>
      <w:r w:rsidR="00A71F86">
        <w:t>.</w:t>
      </w:r>
    </w:p>
    <w:p w:rsidR="00BF3C7E" w:rsidRPr="00BF3C7E" w:rsidRDefault="00BF3C7E" w:rsidP="00DE5A66">
      <w:pPr>
        <w:pStyle w:val="ListParagraph"/>
        <w:numPr>
          <w:ilvl w:val="0"/>
          <w:numId w:val="40"/>
        </w:numPr>
        <w:ind w:left="360"/>
        <w:rPr>
          <w:i/>
          <w:iCs/>
        </w:rPr>
      </w:pPr>
      <w:r w:rsidRPr="00A71F86">
        <w:t>Scenario</w:t>
      </w:r>
      <w:r w:rsidRPr="00BF3C7E">
        <w:rPr>
          <w:i/>
          <w:iCs/>
        </w:rPr>
        <w:t xml:space="preserve"> </w:t>
      </w:r>
      <w:r w:rsidR="008F01BD" w:rsidRPr="00BF3C7E">
        <w:rPr>
          <w:i/>
          <w:iCs/>
        </w:rPr>
        <w:t>“</w:t>
      </w:r>
      <m:oMath>
        <m:r>
          <w:rPr>
            <w:rFonts w:ascii="Cambria Math" w:eastAsiaTheme="minorEastAsia" w:hAnsi="Cambria Math"/>
          </w:rPr>
          <m:t>Λ</m:t>
        </m:r>
      </m:oMath>
      <w:r w:rsidR="008F01BD" w:rsidRPr="00BF3C7E">
        <w:rPr>
          <w:i/>
          <w:iCs/>
        </w:rPr>
        <w:t xml:space="preserve">-shaped </w:t>
      </w:r>
      <w:r w:rsidR="00B92B5D" w:rsidRPr="00BF3C7E">
        <w:rPr>
          <w:i/>
          <w:iCs/>
        </w:rPr>
        <w:t xml:space="preserve">supersaturated </w:t>
      </w:r>
      <w:r w:rsidRPr="00BF3C7E">
        <w:rPr>
          <w:i/>
          <w:iCs/>
        </w:rPr>
        <w:t>vapor field</w:t>
      </w:r>
      <w:r>
        <w:rPr>
          <w:i/>
          <w:iCs/>
        </w:rPr>
        <w:t>”</w:t>
      </w:r>
    </w:p>
    <w:p w:rsidR="00DE5A66" w:rsidRDefault="001A07C5" w:rsidP="00A71F86">
      <w:pPr>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w:t>
      </w:r>
      <w:r w:rsidR="00B92B5D">
        <w:t xml:space="preserve">concentration profile </w:t>
      </w:r>
      <w:r w:rsidR="00DE5A66">
        <w:t xml:space="preserve">is </w:t>
      </w:r>
      <w:r w:rsidR="00B92B5D" w:rsidRPr="00A71F86">
        <w:rPr>
          <w:i/>
          <w:iCs/>
        </w:rPr>
        <w:t>not</w:t>
      </w:r>
      <w:r w:rsidR="00B92B5D">
        <w:t xml:space="preserve"> expected for </w:t>
      </w:r>
      <w:r w:rsidR="00DE5A66">
        <w:t>growing</w:t>
      </w:r>
      <w:r>
        <w:t>, isolated</w:t>
      </w:r>
      <w:r w:rsidR="00DE5A66">
        <w:t xml:space="preserve"> </w:t>
      </w:r>
      <w:r w:rsidR="00B92B5D">
        <w:t>cirrus ice crystals, but</w:t>
      </w:r>
      <w:r>
        <w:t xml:space="preserve"> it</w:t>
      </w:r>
      <w:r w:rsidR="00B92B5D">
        <w:t xml:space="preserve"> </w:t>
      </w:r>
      <w:r w:rsidR="00DE5A66">
        <w:t xml:space="preserve">is </w:t>
      </w:r>
      <w:r w:rsidR="00B92B5D">
        <w:t>plausible in SEM experiments</w:t>
      </w:r>
      <w:r>
        <w:t xml:space="preserve"> when other crystals are nearby.</w:t>
      </w:r>
      <w:r w:rsidR="00DE5A66">
        <w:t xml:space="preserve"> </w:t>
      </w:r>
      <w:r>
        <w:t xml:space="preserve">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also converges, also to a steady state in which the surface is dominated by primarily </w:t>
      </w:r>
      <m:oMath>
        <m:r>
          <w:rPr>
            <w:rFonts w:ascii="Cambria Math" w:hAnsi="Cambria Math"/>
          </w:rPr>
          <m:t>μ</m:t>
        </m:r>
      </m:oMath>
      <w:r w:rsidRPr="00BF3C7E">
        <w:rPr>
          <w:rFonts w:eastAsiaTheme="minorEastAsia"/>
        </w:rPr>
        <w:t>surface I microstates</w:t>
      </w:r>
      <w:r>
        <w:rPr>
          <w:rFonts w:eastAsiaTheme="minorEastAsia"/>
        </w:rPr>
        <w:t xml:space="preserve">, but in this case the overall shape is </w:t>
      </w:r>
      <w:r>
        <w:t>concave</w:t>
      </w:r>
      <w:r w:rsidR="008F01BD">
        <w:t>.</w:t>
      </w:r>
      <w:r>
        <w:t xml:space="preserve"> Faceted growth is facilitated by </w:t>
      </w:r>
      <w:r w:rsidR="00A71F86">
        <w:t xml:space="preserve">smaller </w:t>
      </w:r>
      <m:oMath>
        <m:r>
          <w:rPr>
            <w:rFonts w:ascii="Cambria Math" w:hAnsi="Cambria Math"/>
          </w:rPr>
          <m:t>λ</m:t>
        </m:r>
      </m:oMath>
      <w:r w:rsidR="00A71F86" w:rsidRPr="00BF3C7E">
        <w:rPr>
          <w:rFonts w:eastAsiaTheme="minorEastAsia"/>
        </w:rPr>
        <w:t xml:space="preserve"> </w:t>
      </w:r>
      <w:r>
        <w:t xml:space="preserve">at facet center, which </w:t>
      </w:r>
      <w:r w:rsidR="00A71F86">
        <w:t>causes a reduction in the growth rate</w:t>
      </w:r>
      <w:r>
        <w:t>, compensating for the higher supersaturation at facet center</w:t>
      </w:r>
      <w:r w:rsidR="00A71F86">
        <w:t>.</w:t>
      </w:r>
    </w:p>
    <w:p w:rsidR="00A71F86" w:rsidRDefault="00A71F86" w:rsidP="00DE5A66">
      <w:pPr>
        <w:pStyle w:val="ListParagraph"/>
        <w:numPr>
          <w:ilvl w:val="0"/>
          <w:numId w:val="40"/>
        </w:numPr>
        <w:ind w:left="360"/>
      </w:pPr>
      <w:r>
        <w:t>Scenario</w:t>
      </w:r>
      <w:r w:rsidR="00B92B5D">
        <w:t xml:space="preserve"> </w:t>
      </w:r>
      <w:r w:rsidR="00B92B5D" w:rsidRPr="00A71F86">
        <w:rPr>
          <w:i/>
          <w:iCs/>
        </w:rPr>
        <w:t>“</w:t>
      </w:r>
      <m:oMath>
        <m:r>
          <w:rPr>
            <w:rFonts w:ascii="Cambria Math" w:eastAsiaTheme="minorEastAsia" w:hAnsi="Cambria Math"/>
          </w:rPr>
          <m:t>Λ</m:t>
        </m:r>
      </m:oMath>
      <w:r w:rsidR="00B92B5D" w:rsidRPr="00A71F86">
        <w:rPr>
          <w:i/>
          <w:iCs/>
        </w:rPr>
        <w:t xml:space="preserve">-shaped subsaturated vapor </w:t>
      </w:r>
      <w:r w:rsidRPr="00A71F86">
        <w:rPr>
          <w:i/>
          <w:iCs/>
        </w:rPr>
        <w:t>field”</w:t>
      </w:r>
    </w:p>
    <w:p w:rsidR="009D6309" w:rsidRDefault="00A71F86" w:rsidP="00213056">
      <w:pPr>
        <w:pStyle w:val="ListParagraph"/>
        <w:ind w:left="360"/>
      </w:pPr>
      <w:r>
        <w:t xml:space="preserve">A </w:t>
      </w:r>
      <w:r>
        <w:rPr>
          <w:rFonts w:eastAsiaTheme="minorEastAsia"/>
        </w:rPr>
        <w:t>“</w:t>
      </w:r>
      <m:oMath>
        <m:r>
          <m:rPr>
            <m:sty m:val="p"/>
          </m:rPr>
          <w:rPr>
            <w:rFonts w:ascii="Cambria Math" w:eastAsiaTheme="minorEastAsia" w:hAnsi="Cambria Math"/>
          </w:rPr>
          <m:t>Λ</m:t>
        </m:r>
      </m:oMath>
      <w:r>
        <w:rPr>
          <w:rFonts w:eastAsiaTheme="minorEastAsia"/>
        </w:rPr>
        <w:t>”</w:t>
      </w:r>
      <w:r>
        <w:t xml:space="preserve">-shaped supersaturated water vapor profile concentration profile is expected for ablating isolated cirrus ice crystals. After </w:t>
      </w:r>
      <m:oMath>
        <m:r>
          <w:rPr>
            <w:rFonts w:ascii="Cambria Math" w:hAnsi="Cambria Math"/>
          </w:rPr>
          <m:t>~100 ms</m:t>
        </m:r>
      </m:oMath>
      <w:r w:rsidRPr="00BF3C7E">
        <w:rPr>
          <w:rFonts w:eastAsiaTheme="minorEastAsia"/>
        </w:rPr>
        <w:t xml:space="preserve">, </w:t>
      </w:r>
      <w:r>
        <w:rPr>
          <w:rFonts w:eastAsiaTheme="minorEastAsia"/>
        </w:rPr>
        <w:t>an</w:t>
      </w:r>
      <w:r w:rsidRPr="00BF3C7E">
        <w:rPr>
          <w:rFonts w:eastAsiaTheme="minorEastAsia"/>
        </w:rPr>
        <w:t xml:space="preserve"> initially-flat ice surface</w:t>
      </w:r>
      <w:r>
        <w:t xml:space="preserve"> converges to a steady state in which the surface is dominated by primarily </w:t>
      </w:r>
      <m:oMath>
        <m:r>
          <w:rPr>
            <w:rFonts w:ascii="Cambria Math" w:hAnsi="Cambria Math"/>
          </w:rPr>
          <m:t>μ</m:t>
        </m:r>
      </m:oMath>
      <w:r w:rsidRPr="00BF3C7E">
        <w:rPr>
          <w:rFonts w:eastAsiaTheme="minorEastAsia"/>
        </w:rPr>
        <w:t>surface I</w:t>
      </w:r>
      <w:r>
        <w:rPr>
          <w:rFonts w:eastAsiaTheme="minorEastAsia"/>
        </w:rPr>
        <w:t>I</w:t>
      </w:r>
      <w:r w:rsidRPr="00BF3C7E">
        <w:rPr>
          <w:rFonts w:eastAsiaTheme="minorEastAsia"/>
        </w:rPr>
        <w:t xml:space="preserve"> microstates</w:t>
      </w:r>
      <w:r>
        <w:rPr>
          <w:rFonts w:eastAsiaTheme="minorEastAsia"/>
        </w:rPr>
        <w:t>, and is overall concave-shaped</w:t>
      </w:r>
      <w:r w:rsidRPr="00BF3C7E">
        <w:rPr>
          <w:rFonts w:eastAsiaTheme="minorEastAsia"/>
        </w:rPr>
        <w:t xml:space="preserve">. </w:t>
      </w:r>
      <w:r>
        <w:rPr>
          <w:rFonts w:eastAsiaTheme="minorEastAsia"/>
        </w:rPr>
        <w:t xml:space="preserve">Faceted ablation is facilitated by </w:t>
      </w:r>
      <w:r>
        <w:t xml:space="preserve">smaller </w:t>
      </w:r>
      <m:oMath>
        <m:r>
          <w:rPr>
            <w:rFonts w:ascii="Cambria Math" w:hAnsi="Cambria Math"/>
          </w:rPr>
          <m:t>λ</m:t>
        </m:r>
      </m:oMath>
      <w:r w:rsidRPr="00BF3C7E">
        <w:rPr>
          <w:rFonts w:eastAsiaTheme="minorEastAsia"/>
        </w:rPr>
        <w:t xml:space="preserve"> </w:t>
      </w:r>
      <w:r>
        <w:t>at facet boundaries, which causes a reduction in the ablation rate, compensating for the more extreme subsaturation at facet boundaries</w:t>
      </w:r>
      <w:r w:rsidR="00B92B5D">
        <w:t>.</w:t>
      </w:r>
    </w:p>
    <w:p w:rsidR="00450514" w:rsidRDefault="00450514" w:rsidP="00306079">
      <w:pPr>
        <w:keepNext/>
      </w:pPr>
    </w:p>
    <w:tbl>
      <w:tblPr>
        <w:tblStyle w:val="TableGrid"/>
        <w:tblW w:w="9355" w:type="dxa"/>
        <w:tblLayout w:type="fixed"/>
        <w:tblLook w:val="04A0" w:firstRow="1" w:lastRow="0" w:firstColumn="1" w:lastColumn="0" w:noHBand="0" w:noVBand="1"/>
      </w:tblPr>
      <w:tblGrid>
        <w:gridCol w:w="3235"/>
        <w:gridCol w:w="3150"/>
        <w:gridCol w:w="2970"/>
      </w:tblGrid>
      <w:tr w:rsidR="004833BA" w:rsidTr="00FC6553">
        <w:tc>
          <w:tcPr>
            <w:tcW w:w="3235" w:type="dxa"/>
            <w:vAlign w:val="center"/>
          </w:tcPr>
          <w:p w:rsidR="00E46FB6" w:rsidRDefault="00E46FB6" w:rsidP="00E46FB6">
            <w:pPr>
              <w:keepNext/>
              <w:jc w:val="center"/>
            </w:pPr>
            <w:r>
              <w:t xml:space="preserve">V-shaped </w:t>
            </w:r>
            <w:r w:rsidR="008F01BD">
              <w:t>supersaturated</w:t>
            </w:r>
            <w:r w:rsidR="004833BA">
              <w:t xml:space="preserve"> </w:t>
            </w:r>
            <w:r>
              <w:t>vapor field</w:t>
            </w:r>
          </w:p>
        </w:tc>
        <w:tc>
          <w:tcPr>
            <w:tcW w:w="315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 xml:space="preserve">supersaturated </w:t>
            </w:r>
            <w:r>
              <w:t>vapor field</w:t>
            </w:r>
          </w:p>
        </w:tc>
        <w:tc>
          <w:tcPr>
            <w:tcW w:w="2970" w:type="dxa"/>
            <w:vAlign w:val="center"/>
          </w:tcPr>
          <w:p w:rsidR="00E46FB6" w:rsidRDefault="00E46FB6" w:rsidP="00E46FB6">
            <w:pPr>
              <w:keepNext/>
              <w:jc w:val="center"/>
            </w:pPr>
            <m:oMath>
              <m:r>
                <m:rPr>
                  <m:sty m:val="p"/>
                </m:rPr>
                <w:rPr>
                  <w:rFonts w:ascii="Cambria Math" w:hAnsi="Cambria Math"/>
                </w:rPr>
                <m:t>Λ</m:t>
              </m:r>
            </m:oMath>
            <w:r>
              <w:t xml:space="preserve">-shaped </w:t>
            </w:r>
            <w:r w:rsidR="008F01BD">
              <w:t>subsaturated</w:t>
            </w:r>
            <w:r w:rsidR="004833BA">
              <w:t xml:space="preserve"> </w:t>
            </w:r>
            <w:r>
              <w:t>vapor field</w:t>
            </w:r>
          </w:p>
        </w:tc>
      </w:tr>
      <w:tr w:rsidR="00E46FB6" w:rsidTr="00FC6553">
        <w:tc>
          <w:tcPr>
            <w:tcW w:w="3235" w:type="dxa"/>
            <w:vAlign w:val="center"/>
          </w:tcPr>
          <w:p w:rsidR="00E46FB6" w:rsidRDefault="00E46FB6" w:rsidP="00E46FB6">
            <w:pPr>
              <w:keepNext/>
              <w:jc w:val="center"/>
            </w:pPr>
            <w:r w:rsidRPr="00856039">
              <w:rPr>
                <w:noProof/>
              </w:rPr>
              <w:drawing>
                <wp:inline distT="0" distB="0" distL="0" distR="0" wp14:anchorId="5714A1D9" wp14:editId="4D91D5FA">
                  <wp:extent cx="1634591" cy="1160041"/>
                  <wp:effectExtent l="0" t="0" r="3810" b="0"/>
                  <wp:docPr id="1147972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13497" name=""/>
                          <pic:cNvPicPr/>
                        </pic:nvPicPr>
                        <pic:blipFill rotWithShape="1">
                          <a:blip r:embed="rId10"/>
                          <a:srcRect l="12795" t="7640" r="22578"/>
                          <a:stretch/>
                        </pic:blipFill>
                        <pic:spPr bwMode="auto">
                          <a:xfrm>
                            <a:off x="0" y="0"/>
                            <a:ext cx="1713423" cy="1215987"/>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vAlign w:val="center"/>
          </w:tcPr>
          <w:p w:rsidR="00E46FB6" w:rsidRDefault="00E46FB6" w:rsidP="00E46FB6">
            <w:pPr>
              <w:keepNext/>
              <w:jc w:val="center"/>
            </w:pPr>
            <w:r w:rsidRPr="00E46FB6">
              <w:rPr>
                <w:noProof/>
              </w:rPr>
              <w:drawing>
                <wp:inline distT="0" distB="0" distL="0" distR="0" wp14:anchorId="6ECAB0FC" wp14:editId="70F4933A">
                  <wp:extent cx="1697317" cy="1199339"/>
                  <wp:effectExtent l="0" t="0" r="5080" b="0"/>
                  <wp:docPr id="204526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62089" name=""/>
                          <pic:cNvPicPr/>
                        </pic:nvPicPr>
                        <pic:blipFill>
                          <a:blip r:embed="rId11"/>
                          <a:stretch>
                            <a:fillRect/>
                          </a:stretch>
                        </pic:blipFill>
                        <pic:spPr>
                          <a:xfrm>
                            <a:off x="0" y="0"/>
                            <a:ext cx="1725308" cy="1219118"/>
                          </a:xfrm>
                          <a:prstGeom prst="rect">
                            <a:avLst/>
                          </a:prstGeom>
                        </pic:spPr>
                      </pic:pic>
                    </a:graphicData>
                  </a:graphic>
                </wp:inline>
              </w:drawing>
            </w:r>
          </w:p>
        </w:tc>
        <w:tc>
          <w:tcPr>
            <w:tcW w:w="2970" w:type="dxa"/>
            <w:vAlign w:val="center"/>
          </w:tcPr>
          <w:p w:rsidR="00E46FB6" w:rsidRDefault="00E46FB6" w:rsidP="00E46FB6">
            <w:pPr>
              <w:keepNext/>
              <w:jc w:val="center"/>
            </w:pPr>
            <w:r w:rsidRPr="0055743F">
              <w:rPr>
                <w:noProof/>
              </w:rPr>
              <w:drawing>
                <wp:inline distT="0" distB="0" distL="0" distR="0" wp14:anchorId="71C1169F" wp14:editId="178DCA06">
                  <wp:extent cx="1641463" cy="1194326"/>
                  <wp:effectExtent l="0" t="0" r="0" b="0"/>
                  <wp:docPr id="179730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0714" name=""/>
                          <pic:cNvPicPr/>
                        </pic:nvPicPr>
                        <pic:blipFill>
                          <a:blip r:embed="rId12"/>
                          <a:stretch>
                            <a:fillRect/>
                          </a:stretch>
                        </pic:blipFill>
                        <pic:spPr>
                          <a:xfrm>
                            <a:off x="0" y="0"/>
                            <a:ext cx="1664505" cy="1211091"/>
                          </a:xfrm>
                          <a:prstGeom prst="rect">
                            <a:avLst/>
                          </a:prstGeom>
                        </pic:spPr>
                      </pic:pic>
                    </a:graphicData>
                  </a:graphic>
                </wp:inline>
              </w:drawing>
            </w:r>
          </w:p>
        </w:tc>
      </w:tr>
      <w:tr w:rsidR="004833BA" w:rsidTr="00FC6553">
        <w:tc>
          <w:tcPr>
            <w:tcW w:w="3235" w:type="dxa"/>
            <w:vAlign w:val="center"/>
          </w:tcPr>
          <w:p w:rsidR="00185B81" w:rsidRDefault="00185B81" w:rsidP="004D1E1E">
            <w:pPr>
              <w:keepNext/>
              <w:jc w:val="center"/>
            </w:pPr>
            <w:r w:rsidRPr="00185B81">
              <w:rPr>
                <w:noProof/>
              </w:rPr>
              <w:drawing>
                <wp:inline distT="0" distB="0" distL="0" distR="0" wp14:anchorId="1D58972A" wp14:editId="6AABE858">
                  <wp:extent cx="1735297" cy="1270864"/>
                  <wp:effectExtent l="0" t="0" r="5080" b="0"/>
                  <wp:docPr id="122449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91545" name=""/>
                          <pic:cNvPicPr/>
                        </pic:nvPicPr>
                        <pic:blipFill>
                          <a:blip r:embed="rId13"/>
                          <a:stretch>
                            <a:fillRect/>
                          </a:stretch>
                        </pic:blipFill>
                        <pic:spPr>
                          <a:xfrm>
                            <a:off x="0" y="0"/>
                            <a:ext cx="1782611" cy="1305515"/>
                          </a:xfrm>
                          <a:prstGeom prst="rect">
                            <a:avLst/>
                          </a:prstGeom>
                        </pic:spPr>
                      </pic:pic>
                    </a:graphicData>
                  </a:graphic>
                </wp:inline>
              </w:drawing>
            </w:r>
          </w:p>
        </w:tc>
        <w:tc>
          <w:tcPr>
            <w:tcW w:w="3150" w:type="dxa"/>
            <w:vAlign w:val="center"/>
          </w:tcPr>
          <w:p w:rsidR="00185B81" w:rsidRDefault="00185B81" w:rsidP="004D1E1E">
            <w:pPr>
              <w:keepNext/>
              <w:jc w:val="center"/>
            </w:pPr>
            <w:r>
              <w:t xml:space="preserve">  </w:t>
            </w:r>
            <w:r w:rsidRPr="00185B81">
              <w:rPr>
                <w:noProof/>
              </w:rPr>
              <w:drawing>
                <wp:inline distT="0" distB="0" distL="0" distR="0" wp14:anchorId="5FFD59C0" wp14:editId="1568F62A">
                  <wp:extent cx="1749781" cy="1323329"/>
                  <wp:effectExtent l="0" t="0" r="3175" b="0"/>
                  <wp:docPr id="1964348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348977" name=""/>
                          <pic:cNvPicPr/>
                        </pic:nvPicPr>
                        <pic:blipFill>
                          <a:blip r:embed="rId14"/>
                          <a:stretch>
                            <a:fillRect/>
                          </a:stretch>
                        </pic:blipFill>
                        <pic:spPr>
                          <a:xfrm>
                            <a:off x="0" y="0"/>
                            <a:ext cx="1822316" cy="1378186"/>
                          </a:xfrm>
                          <a:prstGeom prst="rect">
                            <a:avLst/>
                          </a:prstGeom>
                        </pic:spPr>
                      </pic:pic>
                    </a:graphicData>
                  </a:graphic>
                </wp:inline>
              </w:drawing>
            </w:r>
          </w:p>
        </w:tc>
        <w:tc>
          <w:tcPr>
            <w:tcW w:w="2970" w:type="dxa"/>
            <w:vAlign w:val="center"/>
          </w:tcPr>
          <w:p w:rsidR="00185B81" w:rsidRDefault="00185B81" w:rsidP="004D1E1E">
            <w:pPr>
              <w:keepNext/>
              <w:jc w:val="center"/>
            </w:pPr>
            <w:r>
              <w:t xml:space="preserve">   </w:t>
            </w:r>
            <w:r w:rsidRPr="00185B81">
              <w:rPr>
                <w:noProof/>
              </w:rPr>
              <w:drawing>
                <wp:inline distT="0" distB="0" distL="0" distR="0" wp14:anchorId="21D0062E" wp14:editId="2BAEDDD7">
                  <wp:extent cx="1783829" cy="1299456"/>
                  <wp:effectExtent l="0" t="0" r="0" b="0"/>
                  <wp:docPr id="119756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64242" name=""/>
                          <pic:cNvPicPr/>
                        </pic:nvPicPr>
                        <pic:blipFill>
                          <a:blip r:embed="rId15"/>
                          <a:stretch>
                            <a:fillRect/>
                          </a:stretch>
                        </pic:blipFill>
                        <pic:spPr>
                          <a:xfrm>
                            <a:off x="0" y="0"/>
                            <a:ext cx="1831829" cy="1334423"/>
                          </a:xfrm>
                          <a:prstGeom prst="rect">
                            <a:avLst/>
                          </a:prstGeom>
                        </pic:spPr>
                      </pic:pic>
                    </a:graphicData>
                  </a:graphic>
                </wp:inline>
              </w:drawing>
            </w:r>
            <w:r>
              <w:t xml:space="preserve"> </w:t>
            </w:r>
          </w:p>
        </w:tc>
      </w:tr>
      <w:tr w:rsidR="00DE5A66" w:rsidTr="00FC6553">
        <w:tc>
          <w:tcPr>
            <w:tcW w:w="3235" w:type="dxa"/>
            <w:vAlign w:val="center"/>
          </w:tcPr>
          <w:p w:rsidR="00DE5A66" w:rsidRDefault="003F7CBC" w:rsidP="004D1E1E">
            <w:pPr>
              <w:keepNext/>
              <w:jc w:val="center"/>
            </w:pPr>
            <w:r w:rsidRPr="003F7CBC">
              <w:rPr>
                <w:noProof/>
              </w:rPr>
              <w:drawing>
                <wp:inline distT="0" distB="0" distL="0" distR="0" wp14:anchorId="3FF2B6A4" wp14:editId="00F686F6">
                  <wp:extent cx="1796956" cy="1323760"/>
                  <wp:effectExtent l="0" t="0" r="0" b="0"/>
                  <wp:docPr id="432556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556679" name=""/>
                          <pic:cNvPicPr/>
                        </pic:nvPicPr>
                        <pic:blipFill>
                          <a:blip r:embed="rId16"/>
                          <a:stretch>
                            <a:fillRect/>
                          </a:stretch>
                        </pic:blipFill>
                        <pic:spPr>
                          <a:xfrm>
                            <a:off x="0" y="0"/>
                            <a:ext cx="1803903" cy="1328878"/>
                          </a:xfrm>
                          <a:prstGeom prst="rect">
                            <a:avLst/>
                          </a:prstGeom>
                        </pic:spPr>
                      </pic:pic>
                    </a:graphicData>
                  </a:graphic>
                </wp:inline>
              </w:drawing>
            </w:r>
          </w:p>
        </w:tc>
        <w:tc>
          <w:tcPr>
            <w:tcW w:w="3150" w:type="dxa"/>
            <w:vAlign w:val="center"/>
          </w:tcPr>
          <w:p w:rsidR="00DE5A66" w:rsidRDefault="00DE5A66" w:rsidP="004D1E1E">
            <w:pPr>
              <w:keepNext/>
              <w:jc w:val="center"/>
            </w:pPr>
            <w:r w:rsidRPr="00185B81">
              <w:rPr>
                <w:noProof/>
              </w:rPr>
              <w:drawing>
                <wp:inline distT="0" distB="0" distL="0" distR="0" wp14:anchorId="38FD8D25" wp14:editId="721CA46C">
                  <wp:extent cx="1631576" cy="1152462"/>
                  <wp:effectExtent l="0" t="0" r="0" b="3810"/>
                  <wp:docPr id="398344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61550" name=""/>
                          <pic:cNvPicPr/>
                        </pic:nvPicPr>
                        <pic:blipFill>
                          <a:blip r:embed="rId17"/>
                          <a:stretch>
                            <a:fillRect/>
                          </a:stretch>
                        </pic:blipFill>
                        <pic:spPr>
                          <a:xfrm>
                            <a:off x="0" y="0"/>
                            <a:ext cx="1646753" cy="1163182"/>
                          </a:xfrm>
                          <a:prstGeom prst="rect">
                            <a:avLst/>
                          </a:prstGeom>
                        </pic:spPr>
                      </pic:pic>
                    </a:graphicData>
                  </a:graphic>
                </wp:inline>
              </w:drawing>
            </w:r>
          </w:p>
        </w:tc>
        <w:tc>
          <w:tcPr>
            <w:tcW w:w="2970" w:type="dxa"/>
            <w:vAlign w:val="center"/>
          </w:tcPr>
          <w:p w:rsidR="00DE5A66" w:rsidRDefault="00DE5A66" w:rsidP="004D1E1E">
            <w:pPr>
              <w:keepNext/>
              <w:jc w:val="center"/>
            </w:pPr>
            <w:r w:rsidRPr="00166D82">
              <w:rPr>
                <w:noProof/>
              </w:rPr>
              <w:drawing>
                <wp:inline distT="0" distB="0" distL="0" distR="0" wp14:anchorId="4FDCB739" wp14:editId="616DE670">
                  <wp:extent cx="1661459" cy="1184904"/>
                  <wp:effectExtent l="0" t="0" r="2540" b="0"/>
                  <wp:docPr id="750579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2174" name=""/>
                          <pic:cNvPicPr/>
                        </pic:nvPicPr>
                        <pic:blipFill>
                          <a:blip r:embed="rId18"/>
                          <a:stretch>
                            <a:fillRect/>
                          </a:stretch>
                        </pic:blipFill>
                        <pic:spPr>
                          <a:xfrm>
                            <a:off x="0" y="0"/>
                            <a:ext cx="1683000" cy="1200266"/>
                          </a:xfrm>
                          <a:prstGeom prst="rect">
                            <a:avLst/>
                          </a:prstGeom>
                        </pic:spPr>
                      </pic:pic>
                    </a:graphicData>
                  </a:graphic>
                </wp:inline>
              </w:drawing>
            </w:r>
          </w:p>
        </w:tc>
      </w:tr>
      <w:tr w:rsidR="00DE5A66" w:rsidTr="00FC6553">
        <w:tc>
          <w:tcPr>
            <w:tcW w:w="3235" w:type="dxa"/>
            <w:vAlign w:val="center"/>
          </w:tcPr>
          <w:p w:rsidR="00DE5A66" w:rsidRDefault="003F7CBC" w:rsidP="004D1E1E">
            <w:pPr>
              <w:keepNext/>
              <w:jc w:val="center"/>
            </w:pPr>
            <w:r>
              <w:t xml:space="preserve">  </w:t>
            </w:r>
            <w:r w:rsidRPr="003F7CBC">
              <w:rPr>
                <w:noProof/>
              </w:rPr>
              <w:drawing>
                <wp:inline distT="0" distB="0" distL="0" distR="0" wp14:anchorId="40929654" wp14:editId="6CDFA171">
                  <wp:extent cx="1800405" cy="1311390"/>
                  <wp:effectExtent l="0" t="0" r="3175" b="0"/>
                  <wp:docPr id="426801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801495" name=""/>
                          <pic:cNvPicPr/>
                        </pic:nvPicPr>
                        <pic:blipFill>
                          <a:blip r:embed="rId19"/>
                          <a:stretch>
                            <a:fillRect/>
                          </a:stretch>
                        </pic:blipFill>
                        <pic:spPr>
                          <a:xfrm>
                            <a:off x="0" y="0"/>
                            <a:ext cx="1847006" cy="1345333"/>
                          </a:xfrm>
                          <a:prstGeom prst="rect">
                            <a:avLst/>
                          </a:prstGeom>
                        </pic:spPr>
                      </pic:pic>
                    </a:graphicData>
                  </a:graphic>
                </wp:inline>
              </w:drawing>
            </w:r>
          </w:p>
        </w:tc>
        <w:tc>
          <w:tcPr>
            <w:tcW w:w="3150" w:type="dxa"/>
            <w:vAlign w:val="center"/>
          </w:tcPr>
          <w:p w:rsidR="00DE5A66" w:rsidRDefault="00D05080" w:rsidP="004D1E1E">
            <w:pPr>
              <w:keepNext/>
              <w:jc w:val="center"/>
            </w:pPr>
            <w:r w:rsidRPr="00D05080">
              <w:rPr>
                <w:noProof/>
              </w:rPr>
              <w:drawing>
                <wp:inline distT="0" distB="0" distL="0" distR="0" wp14:anchorId="0394198E" wp14:editId="1953228D">
                  <wp:extent cx="1603948" cy="1167154"/>
                  <wp:effectExtent l="0" t="0" r="0" b="1270"/>
                  <wp:docPr id="612582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82965" name=""/>
                          <pic:cNvPicPr/>
                        </pic:nvPicPr>
                        <pic:blipFill>
                          <a:blip r:embed="rId20"/>
                          <a:stretch>
                            <a:fillRect/>
                          </a:stretch>
                        </pic:blipFill>
                        <pic:spPr>
                          <a:xfrm>
                            <a:off x="0" y="0"/>
                            <a:ext cx="1613200" cy="1173887"/>
                          </a:xfrm>
                          <a:prstGeom prst="rect">
                            <a:avLst/>
                          </a:prstGeom>
                        </pic:spPr>
                      </pic:pic>
                    </a:graphicData>
                  </a:graphic>
                </wp:inline>
              </w:drawing>
            </w:r>
          </w:p>
        </w:tc>
        <w:tc>
          <w:tcPr>
            <w:tcW w:w="2970" w:type="dxa"/>
            <w:vAlign w:val="center"/>
          </w:tcPr>
          <w:p w:rsidR="00DE5A66" w:rsidRDefault="002140FA" w:rsidP="004D1E1E">
            <w:pPr>
              <w:keepNext/>
              <w:jc w:val="center"/>
            </w:pPr>
            <w:r>
              <w:t xml:space="preserve"> </w:t>
            </w:r>
            <w:r w:rsidR="00FC6553">
              <w:t xml:space="preserve"> </w:t>
            </w:r>
            <w:r w:rsidRPr="002140FA">
              <w:rPr>
                <w:noProof/>
              </w:rPr>
              <w:drawing>
                <wp:inline distT="0" distB="0" distL="0" distR="0" wp14:anchorId="156F94FF" wp14:editId="63A1930D">
                  <wp:extent cx="1607820" cy="1169464"/>
                  <wp:effectExtent l="0" t="0" r="5080" b="0"/>
                  <wp:docPr id="1979817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817340" name=""/>
                          <pic:cNvPicPr/>
                        </pic:nvPicPr>
                        <pic:blipFill>
                          <a:blip r:embed="rId21"/>
                          <a:stretch>
                            <a:fillRect/>
                          </a:stretch>
                        </pic:blipFill>
                        <pic:spPr>
                          <a:xfrm>
                            <a:off x="0" y="0"/>
                            <a:ext cx="1689266" cy="1228705"/>
                          </a:xfrm>
                          <a:prstGeom prst="rect">
                            <a:avLst/>
                          </a:prstGeom>
                        </pic:spPr>
                      </pic:pic>
                    </a:graphicData>
                  </a:graphic>
                </wp:inline>
              </w:drawing>
            </w:r>
          </w:p>
        </w:tc>
      </w:tr>
      <w:tr w:rsidR="00E46FB6" w:rsidTr="00FC6553">
        <w:tc>
          <w:tcPr>
            <w:tcW w:w="9355" w:type="dxa"/>
            <w:gridSpan w:val="3"/>
          </w:tcPr>
          <w:p w:rsidR="00E46FB6" w:rsidRPr="0001327F" w:rsidRDefault="00E46FB6" w:rsidP="00E46FB6">
            <w:pPr>
              <w:keepNext/>
              <w:rPr>
                <w:rFonts w:eastAsiaTheme="minorEastAsia"/>
              </w:rPr>
            </w:pPr>
            <w:r w:rsidRPr="00DC2BA8">
              <w:rPr>
                <w:b/>
                <w:bCs/>
              </w:rPr>
              <w:t>Fig</w:t>
            </w:r>
            <w:r>
              <w:rPr>
                <w:b/>
                <w:bCs/>
              </w:rPr>
              <w:t>ure</w:t>
            </w:r>
            <w:r w:rsidRPr="00DC2BA8">
              <w:rPr>
                <w:b/>
                <w:bCs/>
              </w:rPr>
              <w:t xml:space="preserve"> </w:t>
            </w:r>
            <w:r>
              <w:rPr>
                <w:b/>
                <w:bCs/>
              </w:rPr>
              <w:t>3</w:t>
            </w:r>
            <w:r>
              <w:t xml:space="preserve">. </w:t>
            </w:r>
            <w:r w:rsidR="00181F11">
              <w:t>Simulations of</w:t>
            </w:r>
            <w:r>
              <w:t xml:space="preserve"> baseline </w:t>
            </w:r>
            <w:r w:rsidR="00181F11">
              <w:t>scenarios</w:t>
            </w:r>
            <w:r>
              <w:t xml:space="preserve"> (see Table 1). Top</w:t>
            </w:r>
            <w:r w:rsidR="0001327F">
              <w:t xml:space="preserve"> row</w:t>
            </w:r>
            <w:r>
              <w:t>: vapor supersaturation</w:t>
            </w:r>
            <w:r w:rsidR="00DE5A66">
              <w:t xml:space="preserve"> profiles</w:t>
            </w:r>
            <w:r>
              <w:rPr>
                <w:rFonts w:eastAsiaTheme="minorEastAsia"/>
              </w:rPr>
              <w:t xml:space="preserve">; </w:t>
            </w:r>
            <w:r w:rsidR="0001327F">
              <w:rPr>
                <w:rFonts w:eastAsiaTheme="minorEastAsia"/>
              </w:rPr>
              <w:t>Second row</w:t>
            </w:r>
            <w:r w:rsidR="00181F11">
              <w:rPr>
                <w:rFonts w:eastAsiaTheme="minorEastAsia"/>
              </w:rPr>
              <w:t xml:space="preserve"> from top</w:t>
            </w:r>
            <w:r>
              <w:rPr>
                <w:rFonts w:eastAsiaTheme="minorEastAsia"/>
              </w:rPr>
              <w:t>: time evolution of the number of steps</w:t>
            </w:r>
            <w:r w:rsidR="0001327F">
              <w:rPr>
                <w:rFonts w:eastAsiaTheme="minorEastAsia"/>
              </w:rPr>
              <w:t xml:space="preserve"> from facet centers to facet corners</w:t>
            </w:r>
            <w:r>
              <w:rPr>
                <w:rFonts w:eastAsiaTheme="minorEastAsia"/>
              </w:rPr>
              <w:t xml:space="preserve">, </w:t>
            </w:r>
            <w:r w:rsidR="0001327F">
              <w:rPr>
                <w:rFonts w:eastAsiaTheme="minorEastAsia"/>
              </w:rPr>
              <w:t>beginning with</w:t>
            </w:r>
            <w:r>
              <w:rPr>
                <w:rFonts w:eastAsiaTheme="minorEastAsia"/>
              </w:rPr>
              <w:t xml:space="preserve"> a flat surface</w:t>
            </w:r>
            <w:r w:rsidR="00166D82">
              <w:rPr>
                <w:rFonts w:eastAsiaTheme="minorEastAsia"/>
              </w:rPr>
              <w:t>.</w:t>
            </w:r>
            <w:r w:rsidR="00DE5A66">
              <w:rPr>
                <w:rFonts w:eastAsiaTheme="minorEastAsia"/>
              </w:rPr>
              <w:t xml:space="preserve"> </w:t>
            </w:r>
            <w:r w:rsidR="0001327F">
              <w:rPr>
                <w:rFonts w:eastAsiaTheme="minorEastAsia"/>
              </w:rPr>
              <w:t>Third row</w:t>
            </w:r>
            <w:r w:rsidR="00DE5A66">
              <w:rPr>
                <w:rFonts w:eastAsiaTheme="minorEastAsia"/>
              </w:rPr>
              <w:t xml:space="preserve">: </w:t>
            </w:r>
            <w:r w:rsidR="001D751E">
              <w:rPr>
                <w:rFonts w:eastAsiaTheme="minorEastAsia"/>
              </w:rPr>
              <w:t>total surfac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oMath>
            <w:r w:rsidR="001D751E">
              <w:rPr>
                <w:rFonts w:eastAsiaTheme="minorEastAsia"/>
              </w:rPr>
              <w:t>) and ice-onl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1D751E">
              <w:rPr>
                <w:rFonts w:eastAsiaTheme="minorEastAsia"/>
              </w:rPr>
              <w:t xml:space="preserve">) </w:t>
            </w:r>
            <w:r w:rsidR="0089468B">
              <w:rPr>
                <w:rFonts w:eastAsiaTheme="minorEastAsia"/>
              </w:rPr>
              <w:t>thickness of</w:t>
            </w:r>
            <w:r w:rsidR="001D751E">
              <w:rPr>
                <w:rFonts w:eastAsiaTheme="minorEastAsia"/>
              </w:rPr>
              <w:t xml:space="preserve"> the </w:t>
            </w:r>
            <w:r w:rsidR="0001327F">
              <w:rPr>
                <w:rFonts w:eastAsiaTheme="minorEastAsia"/>
              </w:rPr>
              <w:t xml:space="preserve">ice surface </w:t>
            </w:r>
            <w:r w:rsidR="00181F11">
              <w:rPr>
                <w:rFonts w:eastAsiaTheme="minorEastAsia"/>
              </w:rPr>
              <w:t xml:space="preserve">at </w:t>
            </w:r>
            <m:oMath>
              <m:r>
                <w:rPr>
                  <w:rFonts w:ascii="Cambria Math" w:eastAsiaTheme="minorEastAsia" w:hAnsi="Cambria Math"/>
                </w:rPr>
                <m:t>100 ms</m:t>
              </m:r>
            </m:oMath>
            <w:r w:rsidR="00181F11">
              <w:rPr>
                <w:rFonts w:eastAsiaTheme="minorEastAsia"/>
              </w:rPr>
              <w:t xml:space="preserve"> simulation time</w:t>
            </w:r>
            <w:r w:rsidR="001D751E">
              <w:rPr>
                <w:rFonts w:eastAsiaTheme="minorEastAsia"/>
              </w:rPr>
              <w:t xml:space="preserve">; </w:t>
            </w:r>
            <w:r w:rsidR="0001327F">
              <w:rPr>
                <w:rFonts w:eastAsiaTheme="minorEastAsia"/>
              </w:rPr>
              <w:t xml:space="preserve">Bottom row: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BA6051">
              <w:rPr>
                <w:rFonts w:eastAsiaTheme="minorEastAsia"/>
              </w:rPr>
              <w:t xml:space="preserve"> (i.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ce</m:t>
                  </m:r>
                </m:sub>
              </m:sSub>
            </m:oMath>
            <w:r w:rsidR="00BA6051">
              <w:rPr>
                <w:rFonts w:eastAsiaTheme="minorEastAsia"/>
              </w:rPr>
              <w:t xml:space="preserve">) </w:t>
            </w:r>
            <w:r w:rsidR="00181F11">
              <w:rPr>
                <w:rFonts w:eastAsiaTheme="minorEastAsia"/>
              </w:rPr>
              <w:t xml:space="preserve">at </w:t>
            </w:r>
            <m:oMath>
              <m:r>
                <w:rPr>
                  <w:rFonts w:ascii="Cambria Math" w:eastAsiaTheme="minorEastAsia" w:hAnsi="Cambria Math"/>
                </w:rPr>
                <m:t>100 ms</m:t>
              </m:r>
            </m:oMath>
            <w:r w:rsidR="00BA6051">
              <w:rPr>
                <w:rFonts w:eastAsiaTheme="minorEastAsia"/>
              </w:rPr>
              <w:t xml:space="preserve"> simulation time</w:t>
            </w:r>
            <w:r w:rsidR="00181F11">
              <w:rPr>
                <w:rFonts w:eastAsiaTheme="minorEastAsia"/>
              </w:rPr>
              <w:t>.</w:t>
            </w:r>
          </w:p>
        </w:tc>
      </w:tr>
    </w:tbl>
    <w:p w:rsidR="00072DC4" w:rsidRDefault="00072DC4" w:rsidP="006E097D">
      <w:pPr>
        <w:rPr>
          <w:i/>
          <w:iCs/>
        </w:rPr>
      </w:pPr>
    </w:p>
    <w:p w:rsidR="00213056" w:rsidRDefault="00213056" w:rsidP="00213056">
      <w:r>
        <w:t>A useful metric for describing the curvature of steady state profiles such as those appearing in Fig. 3 is the mean horizontal distance between successive molecular layers, defined as</w:t>
      </w:r>
    </w:p>
    <w:p w:rsidR="00213056" w:rsidRDefault="00213056" w:rsidP="00213056"/>
    <w:p w:rsidR="00213056" w:rsidRPr="006023F8" w:rsidRDefault="00000000" w:rsidP="0021305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r>
      <w:r w:rsidR="00213056">
        <w:rPr>
          <w:rFonts w:eastAsiaTheme="minorEastAsia"/>
        </w:rPr>
        <w:tab/>
        <w:t>(1</w:t>
      </w:r>
      <w:r w:rsidR="0000705B">
        <w:rPr>
          <w:rFonts w:eastAsiaTheme="minorEastAsia"/>
        </w:rPr>
        <w:t>2</w:t>
      </w:r>
      <w:r w:rsidR="00213056">
        <w:rPr>
          <w:rFonts w:eastAsiaTheme="minorEastAsia"/>
        </w:rPr>
        <w:t>)</w:t>
      </w:r>
    </w:p>
    <w:p w:rsidR="00213056" w:rsidRDefault="00213056" w:rsidP="00213056"/>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3685"/>
        <w:gridCol w:w="5665"/>
      </w:tblGrid>
      <w:tr w:rsidR="00525A69" w:rsidTr="00450EF3">
        <w:trPr>
          <w:trHeight w:val="1458"/>
        </w:trPr>
        <w:tc>
          <w:tcPr>
            <w:tcW w:w="3685" w:type="dxa"/>
            <w:vAlign w:val="center"/>
          </w:tcPr>
          <w:p w:rsidR="00525A69" w:rsidRDefault="00525A69" w:rsidP="002A2B10">
            <w:pPr>
              <w:keepNext/>
              <w:keepLines/>
            </w:pPr>
            <w:r w:rsidRPr="00DC2BA8">
              <w:rPr>
                <w:b/>
                <w:bCs/>
              </w:rPr>
              <w:lastRenderedPageBreak/>
              <w:t>Fig</w:t>
            </w:r>
            <w:r>
              <w:rPr>
                <w:b/>
                <w:bCs/>
              </w:rPr>
              <w:t>ure</w:t>
            </w:r>
            <w:r w:rsidRPr="00DC2BA8">
              <w:rPr>
                <w:b/>
                <w:bCs/>
              </w:rPr>
              <w:t xml:space="preserve"> </w:t>
            </w:r>
            <w:r w:rsidR="000A3487">
              <w:rPr>
                <w:b/>
                <w:bCs/>
              </w:rPr>
              <w:t>4</w:t>
            </w:r>
            <w:r>
              <w:t>. Mean horizontal layer separation</w:t>
            </w:r>
            <w:r w:rsidR="00D62858">
              <w:t xml:space="preserve">, </w:t>
            </w:r>
            <m:oMath>
              <m:acc>
                <m:accPr>
                  <m:chr m:val="̅"/>
                  <m:ctrlPr>
                    <w:rPr>
                      <w:rFonts w:ascii="Cambria Math" w:hAnsi="Cambria Math"/>
                      <w:i/>
                    </w:rPr>
                  </m:ctrlPr>
                </m:accPr>
                <m:e>
                  <m:r>
                    <w:rPr>
                      <w:rFonts w:ascii="Cambria Math" w:hAnsi="Cambria Math"/>
                    </w:rPr>
                    <m:t>λ</m:t>
                  </m:r>
                </m:e>
              </m:acc>
            </m:oMath>
            <w:r w:rsidR="00D62858">
              <w:t>,</w:t>
            </w:r>
            <w:r>
              <w:t xml:space="preserve"> as a function o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QLL</m:t>
                  </m:r>
                </m:sub>
              </m:sSub>
            </m:oMath>
            <w:r w:rsidR="00C34920">
              <w:rPr>
                <w:rFonts w:eastAsiaTheme="minorEastAsia"/>
              </w:rPr>
              <w:t xml:space="preserve"> …</w:t>
            </w:r>
          </w:p>
        </w:tc>
        <w:tc>
          <w:tcPr>
            <w:tcW w:w="5665" w:type="dxa"/>
          </w:tcPr>
          <w:p w:rsidR="00525A69" w:rsidRPr="00C33AF8" w:rsidRDefault="00C33AF8" w:rsidP="000F3601">
            <w:pPr>
              <w:keepNext/>
              <w:keepLines/>
              <w:jc w:val="center"/>
              <w:rPr>
                <w:b/>
                <w:bCs/>
                <w:noProof/>
              </w:rPr>
            </w:pPr>
            <w:r>
              <w:rPr>
                <w:noProof/>
              </w:rPr>
              <w:t xml:space="preserve"> </w:t>
            </w:r>
            <w:r w:rsidRPr="00C33AF8">
              <w:rPr>
                <w:b/>
                <w:bCs/>
                <w:noProof/>
              </w:rPr>
              <w:drawing>
                <wp:inline distT="0" distB="0" distL="0" distR="0" wp14:anchorId="32E2D43A" wp14:editId="5FAAE663">
                  <wp:extent cx="3460115" cy="2676525"/>
                  <wp:effectExtent l="0" t="0" r="0" b="3175"/>
                  <wp:docPr id="18019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98319" name=""/>
                          <pic:cNvPicPr/>
                        </pic:nvPicPr>
                        <pic:blipFill>
                          <a:blip r:embed="rId22"/>
                          <a:stretch>
                            <a:fillRect/>
                          </a:stretch>
                        </pic:blipFill>
                        <pic:spPr>
                          <a:xfrm>
                            <a:off x="0" y="0"/>
                            <a:ext cx="3460115" cy="2676525"/>
                          </a:xfrm>
                          <a:prstGeom prst="rect">
                            <a:avLst/>
                          </a:prstGeom>
                        </pic:spPr>
                      </pic:pic>
                    </a:graphicData>
                  </a:graphic>
                </wp:inline>
              </w:drawing>
            </w:r>
          </w:p>
        </w:tc>
      </w:tr>
    </w:tbl>
    <w:p w:rsidR="00A30B96" w:rsidRPr="00C34920" w:rsidRDefault="00C11BED" w:rsidP="00C349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kern w:val="0"/>
          <w:sz w:val="20"/>
          <w:szCs w:val="20"/>
          <w14:ligatures w14:val="none"/>
        </w:rPr>
      </w:pPr>
      <w:r w:rsidRPr="00C11BED">
        <w:rPr>
          <w:rFonts w:ascii="Courier New" w:eastAsia="Times New Roman" w:hAnsi="Courier New" w:cs="Courier New"/>
          <w:kern w:val="0"/>
          <w:sz w:val="20"/>
          <w:szCs w:val="20"/>
          <w14:ligatures w14:val="none"/>
        </w:rPr>
        <w:t xml:space="preserve">  </w:t>
      </w:r>
    </w:p>
    <w:p w:rsidR="00B363DC" w:rsidRDefault="00B363DC" w:rsidP="00B363DC">
      <w:r>
        <w:t xml:space="preserve">Lastly, we investigate the resilience of steady-state solutions to perturbations. The sequence of images in Fig. </w:t>
      </w:r>
      <w:r w:rsidR="00C34920">
        <w:t>5</w:t>
      </w:r>
      <w:r>
        <w:t xml:space="preserve"> begins with an initially-flat profile, which is then subjected to the following sequence: </w:t>
      </w:r>
    </w:p>
    <w:p w:rsidR="00B363DC" w:rsidRDefault="00B363DC" w:rsidP="00B363DC"/>
    <w:p w:rsidR="00B363DC" w:rsidRDefault="00B363DC" w:rsidP="00B363DC">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located in the upper right part of the figure. By </w:t>
      </w:r>
      <m:oMath>
        <m:r>
          <w:rPr>
            <w:rFonts w:ascii="Cambria Math" w:hAnsi="Cambria Math"/>
          </w:rPr>
          <m:t>400 ms</m:t>
        </m:r>
      </m:oMath>
      <w:r w:rsidRPr="00033C24">
        <w:rPr>
          <w:rFonts w:eastAsiaTheme="minorEastAsia"/>
        </w:rPr>
        <w:t xml:space="preserve">, </w:t>
      </w:r>
      <w:r>
        <w:rPr>
          <w:rFonts w:eastAsiaTheme="minorEastAsia"/>
        </w:rPr>
        <w:t>the profile</w:t>
      </w:r>
      <w:r w:rsidRPr="00033C24">
        <w:rPr>
          <w:rFonts w:eastAsiaTheme="minorEastAsia"/>
        </w:rPr>
        <w:t xml:space="preserve"> has</w:t>
      </w:r>
      <w:r>
        <w:t xml:space="preserve"> evolved to the faceted, steady-state profile labeled “A”.</w:t>
      </w:r>
    </w:p>
    <w:p w:rsidR="00B363DC" w:rsidRDefault="00B363DC" w:rsidP="00B363DC">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inset located in the middle-right part of the figure. During this time, the surface evolves into the highly perturbed state labeled “B”. </w:t>
      </w:r>
    </w:p>
    <w:p w:rsidR="00B363DC" w:rsidRDefault="00B363DC" w:rsidP="00B363DC">
      <w:pPr>
        <w:pStyle w:val="ListParagraph"/>
        <w:numPr>
          <w:ilvl w:val="0"/>
          <w:numId w:val="11"/>
        </w:numPr>
      </w:pPr>
      <w:r>
        <w:t xml:space="preserve">From </w:t>
      </w:r>
      <m:oMath>
        <m:r>
          <w:rPr>
            <w:rFonts w:ascii="Cambria Math" w:hAnsi="Cambria Math"/>
          </w:rPr>
          <m:t>800</m:t>
        </m:r>
      </m:oMath>
      <w:r>
        <w:t xml:space="preserve"> to </w:t>
      </w:r>
      <m:oMath>
        <m:r>
          <w:rPr>
            <w:rFonts w:ascii="Cambria Math" w:hAnsi="Cambria Math"/>
          </w:rPr>
          <m:t>1200 ms</m:t>
        </m:r>
      </m:oMath>
      <w:r>
        <w:t>, the initial supersaturated water vapor regime is restored. During this time, the surface recovers its pre-perturbation faceted profile labeled “C”.</w:t>
      </w:r>
    </w:p>
    <w:p w:rsidR="00B363DC" w:rsidRDefault="00B363DC" w:rsidP="00B363DC">
      <w:pPr>
        <w:rPr>
          <w:i/>
          <w:iCs/>
        </w:rPr>
      </w:pPr>
    </w:p>
    <w:p w:rsidR="00B363DC" w:rsidRDefault="00B363DC" w:rsidP="00D30F24">
      <w:pPr>
        <w:keepNext/>
      </w:pPr>
    </w:p>
    <w:p w:rsidR="00CF0D6E" w:rsidRDefault="00CF0D6E" w:rsidP="00403F3A"/>
    <w:tbl>
      <w:tblPr>
        <w:tblStyle w:val="TableGrid"/>
        <w:tblW w:w="0" w:type="auto"/>
        <w:tblLook w:val="04A0" w:firstRow="1" w:lastRow="0" w:firstColumn="1" w:lastColumn="0" w:noHBand="0" w:noVBand="1"/>
      </w:tblPr>
      <w:tblGrid>
        <w:gridCol w:w="9350"/>
      </w:tblGrid>
      <w:tr w:rsidR="00B363DC" w:rsidTr="0078700B">
        <w:tc>
          <w:tcPr>
            <w:tcW w:w="0" w:type="auto"/>
          </w:tcPr>
          <w:p w:rsidR="00B363DC" w:rsidRDefault="00B363DC" w:rsidP="0078700B">
            <w:pPr>
              <w:keepNext/>
              <w:keepLines/>
              <w:rPr>
                <w:i/>
                <w:iCs/>
              </w:rPr>
            </w:pPr>
            <w:r w:rsidRPr="00461528">
              <w:rPr>
                <w:i/>
                <w:iCs/>
                <w:noProof/>
              </w:rPr>
              <w:lastRenderedPageBreak/>
              <w:drawing>
                <wp:inline distT="0" distB="0" distL="0" distR="0" wp14:anchorId="0DC4DEFC" wp14:editId="54AB12FB">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3"/>
                          <a:stretch>
                            <a:fillRect/>
                          </a:stretch>
                        </pic:blipFill>
                        <pic:spPr>
                          <a:xfrm>
                            <a:off x="0" y="0"/>
                            <a:ext cx="5726441" cy="4119855"/>
                          </a:xfrm>
                          <a:prstGeom prst="rect">
                            <a:avLst/>
                          </a:prstGeom>
                        </pic:spPr>
                      </pic:pic>
                    </a:graphicData>
                  </a:graphic>
                </wp:inline>
              </w:drawing>
            </w:r>
          </w:p>
        </w:tc>
      </w:tr>
      <w:tr w:rsidR="00B363DC" w:rsidTr="0078700B">
        <w:tc>
          <w:tcPr>
            <w:tcW w:w="0" w:type="auto"/>
          </w:tcPr>
          <w:p w:rsidR="00B363DC" w:rsidRPr="00401F00" w:rsidRDefault="00B363DC" w:rsidP="0078700B">
            <w:pPr>
              <w:keepNext/>
              <w:keepLines/>
            </w:pPr>
            <w:r w:rsidRPr="00DC2BA8">
              <w:rPr>
                <w:b/>
                <w:bCs/>
              </w:rPr>
              <w:t>Fig</w:t>
            </w:r>
            <w:r>
              <w:rPr>
                <w:b/>
                <w:bCs/>
              </w:rPr>
              <w:t>ure</w:t>
            </w:r>
            <w:r w:rsidRPr="00DC2BA8">
              <w:rPr>
                <w:b/>
                <w:bCs/>
              </w:rPr>
              <w:t xml:space="preserve"> </w:t>
            </w:r>
            <w:r w:rsidR="00C34920">
              <w:rPr>
                <w:b/>
                <w:bCs/>
              </w:rPr>
              <w:t>5</w:t>
            </w:r>
            <w:r>
              <w:t xml:space="preserve">. Examination of model facet resilienc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t xml:space="preserve"> that characterize the surface when subjected to the supersaturation curves shown in the upper-right insets, over the indicated time intervals.</w:t>
            </w:r>
          </w:p>
        </w:tc>
      </w:tr>
    </w:tbl>
    <w:p w:rsidR="00B363DC" w:rsidRDefault="00B363DC" w:rsidP="00B363DC">
      <w:pPr>
        <w:rPr>
          <w:i/>
          <w:iCs/>
        </w:rPr>
      </w:pPr>
    </w:p>
    <w:p w:rsidR="00FF56D6" w:rsidRDefault="00B363DC" w:rsidP="00C34920">
      <w:pPr>
        <w:rPr>
          <w:rFonts w:eastAsiaTheme="minorEastAsia"/>
        </w:rPr>
      </w:pPr>
      <w:r>
        <w:t xml:space="preserve">Conclusion …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QLC2</m:t>
            </m:r>
          </m:sub>
        </m:sSub>
        <m:r>
          <w:rPr>
            <w:rFonts w:ascii="Cambria Math" w:eastAsiaTheme="minorEastAsia" w:hAnsi="Cambria Math"/>
          </w:rPr>
          <m:t>∝</m:t>
        </m:r>
        <m:sSup>
          <m:sSupPr>
            <m:ctrlPr>
              <w:rPr>
                <w:rFonts w:ascii="Cambria Math" w:hAnsi="Cambria Math"/>
                <w:i/>
              </w:rPr>
            </m:ctrlPr>
          </m:sSupPr>
          <m:e>
            <m:r>
              <w:rPr>
                <w:rFonts w:ascii="Cambria Math" w:hAnsi="Cambria Math"/>
              </w:rPr>
              <m:t>D</m:t>
            </m:r>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C34920">
        <w:rPr>
          <w:rFonts w:eastAsiaTheme="minorEastAsia"/>
        </w:rPr>
        <w:t xml:space="preserve">. </w:t>
      </w:r>
      <w:r w:rsidR="00112352">
        <w:rPr>
          <w:rFonts w:eastAsiaTheme="minorEastAsia"/>
        </w:rPr>
        <w:t xml:space="preserve">Thus, we see that </w:t>
      </w:r>
      <w:r w:rsidR="004C790D">
        <w:rPr>
          <w:rFonts w:eastAsiaTheme="minorEastAsia"/>
        </w:rPr>
        <w:t>a key</w:t>
      </w:r>
      <w:r w:rsidR="00112352">
        <w:rPr>
          <w:rFonts w:eastAsiaTheme="minorEastAsia"/>
        </w:rPr>
        <w:t xml:space="preserve"> </w:t>
      </w:r>
      <w:r w:rsidR="004C790D">
        <w:rPr>
          <w:rFonts w:eastAsiaTheme="minorEastAsia"/>
        </w:rPr>
        <w:t>characteristic</w:t>
      </w:r>
      <w:r w:rsidR="00112352">
        <w:rPr>
          <w:rFonts w:eastAsiaTheme="minorEastAsia"/>
        </w:rPr>
        <w:t xml:space="preserve"> length </w:t>
      </w:r>
      <w:r w:rsidR="00216103">
        <w:rPr>
          <w:rFonts w:eastAsiaTheme="minorEastAsia"/>
        </w:rPr>
        <w:t>predicted by QLC-2</w:t>
      </w:r>
      <w:r w:rsidR="00112352">
        <w:rPr>
          <w:rFonts w:eastAsiaTheme="minorEastAsia"/>
        </w:rPr>
        <w:t xml:space="preserve"> </w:t>
      </w:r>
      <w:r w:rsidR="00216103">
        <w:rPr>
          <w:rFonts w:eastAsiaTheme="minorEastAsia"/>
        </w:rPr>
        <w:t xml:space="preserve">depends </w:t>
      </w:r>
      <w:r w:rsidR="00112352">
        <w:rPr>
          <w:rFonts w:eastAsiaTheme="minorEastAsia"/>
        </w:rPr>
        <w:t>on the square root of the surface diffusivity</w:t>
      </w:r>
      <w:r w:rsidR="004C790D">
        <w:rPr>
          <w:rFonts w:eastAsiaTheme="minorEastAsia"/>
        </w:rPr>
        <w:t>. This dependence is</w:t>
      </w:r>
      <w:r w:rsidR="00666484">
        <w:rPr>
          <w:rFonts w:eastAsiaTheme="minorEastAsia"/>
        </w:rPr>
        <w:t xml:space="preserve"> hallmark of Turing</w:t>
      </w:r>
      <w:r w:rsidR="004C790D">
        <w:rPr>
          <w:rFonts w:eastAsiaTheme="minorEastAsia"/>
        </w:rPr>
        <w:t>’s analysis of</w:t>
      </w:r>
      <w:r w:rsidR="00666484">
        <w:rPr>
          <w:rFonts w:eastAsiaTheme="minorEastAsia"/>
        </w:rPr>
        <w:t xml:space="preserve"> instability</w:t>
      </w:r>
      <w:r w:rsidR="004C790D">
        <w:rPr>
          <w:rFonts w:eastAsiaTheme="minorEastAsia"/>
        </w:rPr>
        <w:t xml:space="preserve"> of reaction-diffusion systems leading to pattern formation. However, it should be borne in mind that</w:t>
      </w:r>
      <w:r w:rsidR="00666484">
        <w:rPr>
          <w:rFonts w:eastAsiaTheme="minorEastAsia"/>
        </w:rPr>
        <w:t xml:space="preserve"> </w:t>
      </w:r>
      <w:r w:rsidR="004C790D">
        <w:rPr>
          <w:rFonts w:eastAsiaTheme="minorEastAsia"/>
        </w:rPr>
        <w:t xml:space="preserve">the patterns of QLC-2 “steady states” </w:t>
      </w:r>
      <w:r w:rsidR="00216103">
        <w:rPr>
          <w:rFonts w:eastAsiaTheme="minorEastAsia"/>
        </w:rPr>
        <w:t>are actually</w:t>
      </w:r>
      <w:r w:rsidR="00666484">
        <w:rPr>
          <w:rFonts w:eastAsiaTheme="minorEastAsia"/>
        </w:rPr>
        <w:t xml:space="preserve"> traveling</w:t>
      </w:r>
      <w:r w:rsidR="00216103">
        <w:rPr>
          <w:rFonts w:eastAsiaTheme="minorEastAsia"/>
        </w:rPr>
        <w:t>-</w:t>
      </w:r>
      <w:r w:rsidR="00666484">
        <w:rPr>
          <w:rFonts w:eastAsiaTheme="minorEastAsia"/>
        </w:rPr>
        <w:t xml:space="preserve">wave limit cycles, which are not considered in Turing’s </w:t>
      </w:r>
      <w:r w:rsidR="004C790D">
        <w:rPr>
          <w:rFonts w:eastAsiaTheme="minorEastAsia"/>
        </w:rPr>
        <w:t>analysis</w:t>
      </w:r>
      <w:r w:rsidR="00666484">
        <w:rPr>
          <w:rFonts w:eastAsiaTheme="minorEastAsia"/>
        </w:rPr>
        <w:t xml:space="preserve">. </w:t>
      </w:r>
      <w:r w:rsidR="00216103">
        <w:rPr>
          <w:rFonts w:eastAsiaTheme="minorEastAsia"/>
        </w:rPr>
        <w:t>Any such</w:t>
      </w:r>
      <w:r w:rsidR="00FF56D6">
        <w:rPr>
          <w:rFonts w:eastAsiaTheme="minorEastAsia"/>
        </w:rPr>
        <w:t xml:space="preserve"> connection must overcome another hurdle as well, namely, that </w:t>
      </w:r>
      <w:r w:rsidR="00FF56D6" w:rsidRPr="001323F9">
        <w:rPr>
          <w:rFonts w:eastAsiaTheme="minorEastAsia"/>
        </w:rPr>
        <w:t xml:space="preserve">the depths of these characteristic distances </w:t>
      </w:r>
      <w:r w:rsidR="00FF56D6">
        <w:rPr>
          <w:rFonts w:eastAsiaTheme="minorEastAsia"/>
        </w:rPr>
        <w:t>are</w:t>
      </w:r>
      <w:r w:rsidR="00FF56D6" w:rsidRPr="001323F9">
        <w:rPr>
          <w:rFonts w:eastAsiaTheme="minorEastAsia"/>
        </w:rPr>
        <w:t xml:space="preserve"> vastly different in QLC-2 compared to experiment: in the former it is a few monolayers, while in the latter it is thousands of monolayers.</w:t>
      </w:r>
    </w:p>
    <w:p w:rsidR="00E0676C" w:rsidRDefault="00E0676C" w:rsidP="00666484">
      <w:pPr>
        <w:keepNext/>
        <w:rPr>
          <w:rFonts w:eastAsiaTheme="minorEastAsia"/>
        </w:rPr>
      </w:pPr>
    </w:p>
    <w:p w:rsidR="00666484" w:rsidRDefault="004C790D" w:rsidP="00666484">
      <w:pPr>
        <w:rPr>
          <w:rFonts w:eastAsiaTheme="minorEastAsia"/>
        </w:rPr>
      </w:pPr>
      <w:r>
        <w:rPr>
          <w:rFonts w:eastAsiaTheme="minorEastAsia"/>
        </w:rPr>
        <w:t xml:space="preserve">In terms of facet resilience, we have seen that </w:t>
      </w:r>
      <w:r w:rsidR="00666484">
        <w:rPr>
          <w:rFonts w:eastAsiaTheme="minorEastAsia"/>
        </w:rPr>
        <w:t>QLC-2</w:t>
      </w:r>
      <w:r>
        <w:rPr>
          <w:rFonts w:eastAsiaTheme="minorEastAsia"/>
        </w:rPr>
        <w:t xml:space="preserve"> solutions</w:t>
      </w:r>
      <w:r w:rsidR="00666484">
        <w:rPr>
          <w:rFonts w:eastAsiaTheme="minorEastAsia"/>
        </w:rPr>
        <w:t xml:space="preserve"> </w:t>
      </w:r>
      <w:r>
        <w:rPr>
          <w:rFonts w:eastAsiaTheme="minorEastAsia"/>
        </w:rPr>
        <w:t xml:space="preserve">and SEM-grown </w:t>
      </w:r>
      <w:r w:rsidR="00666484">
        <w:rPr>
          <w:rFonts w:eastAsiaTheme="minorEastAsia"/>
        </w:rPr>
        <w:t xml:space="preserve">ice crystals </w:t>
      </w:r>
      <w:r>
        <w:rPr>
          <w:rFonts w:eastAsiaTheme="minorEastAsia"/>
        </w:rPr>
        <w:t>both exhibit a propensity for perturbed states to</w:t>
      </w:r>
      <w:r w:rsidR="00666484">
        <w:rPr>
          <w:rFonts w:eastAsiaTheme="minorEastAsia"/>
        </w:rPr>
        <w:t xml:space="preserve"> recover when conditions favorable to faceting are restored.</w:t>
      </w:r>
    </w:p>
    <w:p w:rsidR="00666484" w:rsidRPr="00666484" w:rsidRDefault="00666484" w:rsidP="00666484">
      <w:pPr>
        <w:keepNext/>
        <w:rPr>
          <w:rFonts w:eastAsiaTheme="minorEastAsia"/>
        </w:rPr>
      </w:pPr>
    </w:p>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A76E1F" w:rsidRDefault="0048065B" w:rsidP="00AD3DB6">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xml:space="preserve">, in that </w:t>
      </w:r>
      <w:r w:rsidR="004C790D">
        <w:rPr>
          <w:rFonts w:eastAsiaTheme="minorEastAsia"/>
        </w:rPr>
        <w:t xml:space="preserve">its </w:t>
      </w:r>
      <w:r w:rsidRPr="0048065B">
        <w:rPr>
          <w:rFonts w:eastAsiaTheme="minorEastAsia"/>
        </w:rPr>
        <w:t>equations of motion embody a more faithful representation of ice/QLL freeze/</w:t>
      </w:r>
      <w:r w:rsidR="00F55C20">
        <w:rPr>
          <w:rFonts w:eastAsiaTheme="minorEastAsia"/>
        </w:rPr>
        <w:t>melt</w:t>
      </w:r>
      <w:r w:rsidRPr="0048065B">
        <w:rPr>
          <w:rFonts w:eastAsiaTheme="minorEastAsia"/>
        </w:rPr>
        <w:t xml:space="preserve"> equilibration</w:t>
      </w:r>
      <w:r w:rsidR="004C790D">
        <w:rPr>
          <w:rFonts w:eastAsiaTheme="minorEastAsia"/>
        </w:rPr>
        <w:t xml:space="preserve">, as indicated by Molecular Dynamics </w:t>
      </w:r>
      <w:r w:rsidR="004C790D">
        <w:rPr>
          <w:rFonts w:eastAsiaTheme="minorEastAsia"/>
        </w:rPr>
        <w:lastRenderedPageBreak/>
        <w:t>simulations</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w:t>
      </w:r>
      <w:r w:rsidR="004C790D">
        <w:rPr>
          <w:rFonts w:eastAsiaTheme="minorEastAsia"/>
        </w:rPr>
        <w:t xml:space="preserve"> </w:t>
      </w:r>
      <w:r w:rsidR="00952E2C">
        <w:rPr>
          <w:rFonts w:eastAsiaTheme="minorEastAsia"/>
        </w:rPr>
        <w:t>facet convexity and concavity</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w:t>
      </w:r>
    </w:p>
    <w:p w:rsidR="00046B61" w:rsidRDefault="00046B61" w:rsidP="00046B61">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Although there is no single 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r w:rsidR="00B843D7">
        <w:rPr>
          <w:rFonts w:eastAsiaTheme="minorEastAsia"/>
        </w:rPr>
        <w:t xml:space="preserve"> The work of </w:t>
      </w:r>
      <w:r w:rsidR="00B843D7">
        <w:rPr>
          <w:rFonts w:eastAsiaTheme="minorEastAsia"/>
        </w:rPr>
        <w:fldChar w:fldCharType="begin"/>
      </w:r>
      <w:r w:rsidR="00B843D7">
        <w:rPr>
          <w:rFonts w:eastAsiaTheme="minorEastAsia"/>
        </w:rPr>
        <w:instrText xml:space="preserve"> ADDIN ZOTERO_ITEM CSL_CITATION {"citationID":"bCCmT0Ya","properties":{"formattedCitation":"(Arioli and Koch 2015)","plainCitation":"(Arioli and Koch 2015)","noteIndex":0},"citationItems":[{"id":1991,"uris":["http://zotero.org/users/189886/items/A5YQSPGR"],"itemData":{"id":1991,"type":"article-journal","abstract":"The FitzHugh–Nagumo model is a reaction–diffusion equation describing the propagation of electrical signals in nerve axons and other biological tissues. One of the model parameters is the ratio ϵ of two time scales, which takes values between 0.001 and 0.1 in typical simulations of nerve axons. Based on the existence of a (singular) limit at ϵ=0, it has been shown that the FitzHugh–Nagumo equation admits a stable traveling pulse solution for sufficiently small ϵ&gt;0. Here we prove the existence of such a solution for ϵ=0.01, both for circular axons and axons of infinite length. This is in many ways a completely different mathematical problem. In particular, it is non-perturbative and requires new types of estimates. Some of these estimates are verified with the aid of a computer. The methods developed in this paper should apply to many other problems involving homoclinic orbits, including the FitzHugh–Nagumo equation for a wide range of other parameter values.","container-title":"Nonlinear Analysis: Theory, Methods &amp; Applications","DOI":"10.1016/j.na.2014.09.023","ISSN":"0362-546X","journalAbbreviation":"Nonlinear Analysis: Theory, Methods &amp; Applications","page":"51-70","source":"ScienceDirect","title":"Existence and stability of traveling pulse solutions of the FitzHugh–Nagumo equation","volume":"113","author":[{"family":"Arioli","given":"Gianni"},{"family":"Koch","given":"Hans"}],"issued":{"date-parts":[["2015",1,1]]}}}],"schema":"https://github.com/citation-style-language/schema/raw/master/csl-citation.json"} </w:instrText>
      </w:r>
      <w:r w:rsidR="00B843D7">
        <w:rPr>
          <w:rFonts w:eastAsiaTheme="minorEastAsia"/>
        </w:rPr>
        <w:fldChar w:fldCharType="separate"/>
      </w:r>
      <w:r w:rsidR="00B843D7">
        <w:rPr>
          <w:rFonts w:eastAsiaTheme="minorEastAsia"/>
          <w:noProof/>
        </w:rPr>
        <w:t>(Arioli and Koch 2015)</w:t>
      </w:r>
      <w:r w:rsidR="00B843D7">
        <w:rPr>
          <w:rFonts w:eastAsiaTheme="minorEastAsia"/>
        </w:rPr>
        <w:fldChar w:fldCharType="end"/>
      </w:r>
      <w:r w:rsidR="00FE17DC">
        <w:rPr>
          <w:rFonts w:eastAsiaTheme="minorEastAsia"/>
        </w:rPr>
        <w:t>, on traveling-wave solutions of reaction-diffusion equations,</w:t>
      </w:r>
      <w:r w:rsidR="00B843D7">
        <w:rPr>
          <w:rFonts w:eastAsiaTheme="minorEastAsia"/>
        </w:rPr>
        <w:t xml:space="preserve"> is relevant here.</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A65B9">
        <w:rPr>
          <w:rFonts w:eastAsiaTheme="minorEastAsia"/>
          <w:b/>
          <w:bCs/>
        </w:rPr>
        <w:t>1</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lastRenderedPageBreak/>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0012207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E26BA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9C3ABF" w:rsidRDefault="009C3ABF" w:rsidP="003D23D3">
      <w:pPr>
        <w:rPr>
          <w:rFonts w:eastAsiaTheme="minorEastAsia"/>
        </w:rPr>
      </w:pPr>
    </w:p>
    <w:p w:rsidR="00E26BA4" w:rsidRDefault="009C3ABF" w:rsidP="003D23D3">
      <w:pPr>
        <w:rPr>
          <w:rFonts w:eastAsiaTheme="minorEastAsia"/>
        </w:rPr>
      </w:pPr>
      <w:r w:rsidRPr="003D23D3">
        <w:rPr>
          <w:rFonts w:eastAsiaTheme="minorEastAsia"/>
        </w:rPr>
        <w:t>Eq</w:t>
      </w:r>
      <w:r w:rsidR="00E26BA4">
        <w:rPr>
          <w:rFonts w:eastAsiaTheme="minorEastAsia"/>
        </w:rPr>
        <w:t>uation</w:t>
      </w:r>
      <w:r w:rsidRPr="003D23D3">
        <w:rPr>
          <w:rFonts w:eastAsiaTheme="minorEastAsia"/>
        </w:rPr>
        <w:t xml:space="preserve"> A</w:t>
      </w:r>
      <w:r>
        <w:rPr>
          <w:rFonts w:eastAsiaTheme="minorEastAsia"/>
        </w:rPr>
        <w:t xml:space="preserve">1 </w:t>
      </w:r>
      <w:r w:rsidR="00E26BA4">
        <w:rPr>
          <w:rFonts w:eastAsiaTheme="minorEastAsia"/>
        </w:rPr>
        <w:t xml:space="preserve">is solved subject to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w:t>
      </w:r>
      <w:r w:rsidR="00E26BA4">
        <w:rPr>
          <w:rFonts w:eastAsiaTheme="minorEastAsia"/>
        </w:rPr>
        <w:t>Th</w:t>
      </w:r>
      <w:r w:rsidR="004920E6">
        <w:rPr>
          <w:rFonts w:eastAsiaTheme="minorEastAsia"/>
        </w:rPr>
        <w:t>is</w:t>
      </w:r>
      <w:r w:rsidR="00E26BA4">
        <w:rPr>
          <w:rFonts w:eastAsiaTheme="minorEastAsia"/>
        </w:rPr>
        <w:t xml:space="preserve"> </w:t>
      </w:r>
      <w:r w:rsidR="00C17143">
        <w:rPr>
          <w:rFonts w:eastAsiaTheme="minorEastAsia"/>
        </w:rPr>
        <w:t xml:space="preserve">rate of </w:t>
      </w:r>
      <w:r w:rsidR="00E26BA4">
        <w:rPr>
          <w:rFonts w:eastAsiaTheme="minorEastAsia"/>
        </w:rPr>
        <w:t xml:space="preserve">depletion is given by </w:t>
      </w:r>
    </w:p>
    <w:p w:rsidR="00E26BA4" w:rsidRDefault="00E26BA4" w:rsidP="003D23D3">
      <w:pPr>
        <w:rPr>
          <w:rFonts w:eastAsiaTheme="minorEastAsia"/>
        </w:rPr>
      </w:pPr>
    </w:p>
    <w:p w:rsidR="00E26BA4" w:rsidRDefault="00E26BA4" w:rsidP="00E26BA4">
      <w:pPr>
        <w:jc w:val="right"/>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Pr>
          <w:rFonts w:eastAsiaTheme="minorEastAsia"/>
        </w:rPr>
        <w:tab/>
      </w:r>
      <w:r>
        <w:rPr>
          <w:rFonts w:eastAsiaTheme="minorEastAsia"/>
        </w:rPr>
        <w:tab/>
      </w:r>
      <w:r w:rsidR="00C17143">
        <w:rPr>
          <w:rFonts w:eastAsiaTheme="minorEastAsia"/>
        </w:rPr>
        <w:tab/>
      </w:r>
      <w:r w:rsidR="00C17143">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A3)</w:t>
      </w:r>
    </w:p>
    <w:p w:rsidR="00E26BA4" w:rsidRDefault="00E26BA4" w:rsidP="003D23D3">
      <w:pPr>
        <w:rPr>
          <w:rFonts w:eastAsiaTheme="minorEastAsia"/>
        </w:rPr>
      </w:pPr>
    </w:p>
    <w:p w:rsidR="003D23D3" w:rsidRDefault="004920E6" w:rsidP="003D23D3">
      <w:pPr>
        <w:rPr>
          <w:rFonts w:eastAsiaTheme="minorEastAsia"/>
        </w:rPr>
      </w:pPr>
      <w:proofErr w:type="gramStart"/>
      <w:r>
        <w:rPr>
          <w:rFonts w:eastAsiaTheme="minorEastAsia"/>
        </w:rPr>
        <w:t>where</w:t>
      </w:r>
      <w:proofErr w:type="gramEnd"/>
    </w:p>
    <w:p w:rsidR="004920E6" w:rsidRPr="003D23D3" w:rsidRDefault="004920E6"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17143">
        <w:rPr>
          <w:rFonts w:eastAsiaTheme="minorEastAsia"/>
        </w:rPr>
        <w:t xml:space="preserve">, </w:t>
      </w:r>
      <w:r w:rsidR="00C64AF8" w:rsidRPr="00D5545F">
        <w:rPr>
          <w:rFonts w:eastAsiaTheme="minorEastAsia"/>
        </w:rPr>
        <w:t>the specified growth rate of the ice surface</w:t>
      </w:r>
      <w:r w:rsidR="004920E6">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C17143">
        <w:rPr>
          <w:rFonts w:eastAsiaTheme="minorEastAsia"/>
        </w:rPr>
        <w:t xml:space="preserve">, </w:t>
      </w:r>
      <w:r w:rsidR="003D23D3">
        <w:rPr>
          <w:rFonts w:eastAsiaTheme="minorEastAsia"/>
        </w:rPr>
        <w:t xml:space="preserve">the mass density of ice; </w:t>
      </w:r>
      <w:r w:rsidR="009619FE">
        <w:rPr>
          <w:rFonts w:eastAsiaTheme="minorEastAsia"/>
        </w:rPr>
        <w:t>and</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17143">
        <w:rPr>
          <w:rFonts w:eastAsiaTheme="minorEastAsia"/>
        </w:rPr>
        <w:t>,</w:t>
      </w:r>
      <w:r w:rsidR="00C64AF8">
        <w:rPr>
          <w:rFonts w:eastAsiaTheme="minorEastAsia"/>
        </w:rPr>
        <w:t xml:space="preserve"> the </w:t>
      </w:r>
      <w:r w:rsidR="003D23D3">
        <w:rPr>
          <w:rFonts w:eastAsiaTheme="minorEastAsia"/>
        </w:rPr>
        <w:t>molar mass of water</w:t>
      </w:r>
    </w:p>
    <w:p w:rsidR="003D23D3" w:rsidRDefault="003D23D3" w:rsidP="003B1635">
      <w:pPr>
        <w:rPr>
          <w:rFonts w:eastAsiaTheme="minorEastAsia"/>
        </w:rPr>
      </w:pPr>
    </w:p>
    <w:p w:rsidR="00DE0D1B" w:rsidRDefault="003D23D3" w:rsidP="009619FE">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oMath>
      <w:r w:rsidRPr="003D23D3">
        <w:rPr>
          <w:rFonts w:eastAsiaTheme="minorEastAsia"/>
        </w:rPr>
        <w:t>), are imposed at the outside boundary of the simulation space.</w:t>
      </w:r>
      <w:r w:rsidR="009619FE">
        <w:rPr>
          <w:rFonts w:eastAsiaTheme="minorEastAsia"/>
        </w:rPr>
        <w:t xml:space="preserve"> Integration over time was performed using Euler’s method, </w:t>
      </w:r>
      <w:r w:rsidR="004920E6">
        <w:rPr>
          <w:rFonts w:eastAsiaTheme="minorEastAsia"/>
        </w:rPr>
        <w:t>p</w:t>
      </w:r>
      <w:r w:rsidR="009619FE">
        <w:rPr>
          <w:rFonts w:eastAsiaTheme="minorEastAsia"/>
        </w:rPr>
        <w:t xml:space="preserve">arameters for </w:t>
      </w:r>
      <w:r w:rsidR="004920E6">
        <w:rPr>
          <w:rFonts w:eastAsiaTheme="minorEastAsia"/>
        </w:rPr>
        <w:t>which</w:t>
      </w:r>
      <w:r w:rsidR="009619FE">
        <w:rPr>
          <w:rFonts w:eastAsiaTheme="minorEastAsia"/>
        </w:rPr>
        <w:t xml:space="preserve"> are given in Table A1. </w:t>
      </w:r>
    </w:p>
    <w:p w:rsidR="009619FE" w:rsidRDefault="009619FE" w:rsidP="009619FE">
      <w:pPr>
        <w:rPr>
          <w:rFonts w:eastAsiaTheme="minorEastAsia"/>
        </w:rPr>
      </w:pPr>
    </w:p>
    <w:tbl>
      <w:tblPr>
        <w:tblStyle w:val="TableGrid"/>
        <w:tblW w:w="0" w:type="auto"/>
        <w:tblInd w:w="360" w:type="dxa"/>
        <w:tblLook w:val="04A0" w:firstRow="1" w:lastRow="0" w:firstColumn="1" w:lastColumn="0" w:noHBand="0" w:noVBand="1"/>
      </w:tblPr>
      <w:tblGrid>
        <w:gridCol w:w="5700"/>
        <w:gridCol w:w="3290"/>
      </w:tblGrid>
      <w:tr w:rsidR="009619FE" w:rsidRPr="00FE3648" w:rsidTr="00565E86">
        <w:tc>
          <w:tcPr>
            <w:tcW w:w="0" w:type="auto"/>
            <w:gridSpan w:val="2"/>
          </w:tcPr>
          <w:p w:rsidR="009619FE" w:rsidRPr="00FE3648" w:rsidRDefault="009619FE" w:rsidP="00565E86">
            <w:pPr>
              <w:keepNext/>
              <w:keepLines/>
              <w:rPr>
                <w:rFonts w:eastAsiaTheme="minorEastAsia"/>
                <w:b/>
                <w:bCs/>
              </w:rPr>
            </w:pPr>
            <w:r>
              <w:rPr>
                <w:rFonts w:eastAsiaTheme="minorEastAsia"/>
                <w:b/>
                <w:bCs/>
              </w:rPr>
              <w:lastRenderedPageBreak/>
              <w:t xml:space="preserve">Table A1. Parameters for simulation of the vapor field around a growing, square-shaped ice crystal </w:t>
            </w:r>
          </w:p>
        </w:tc>
      </w:tr>
      <w:tr w:rsidR="009619FE" w:rsidTr="00565E86">
        <w:tc>
          <w:tcPr>
            <w:tcW w:w="0" w:type="auto"/>
          </w:tcPr>
          <w:p w:rsidR="009619FE" w:rsidRDefault="009619FE" w:rsidP="00565E86">
            <w:pPr>
              <w:keepNext/>
              <w:keepLines/>
              <w:rPr>
                <w:rFonts w:eastAsiaTheme="minorEastAsia"/>
              </w:rPr>
            </w:pPr>
            <w:r>
              <w:rPr>
                <w:rFonts w:eastAsiaTheme="minorEastAsia"/>
              </w:rPr>
              <w:t>S</w:t>
            </w:r>
            <w:r w:rsidRPr="00340E1B">
              <w:rPr>
                <w:rFonts w:eastAsiaTheme="minorEastAsia"/>
              </w:rPr>
              <w:t>imulation space</w:t>
            </w:r>
            <w:r>
              <w:rPr>
                <w:rFonts w:eastAsiaTheme="minorEastAsia"/>
              </w:rPr>
              <w:t xml:space="preserve"> dimensions</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step for integr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Time interval for integ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Spatial discretization</w:t>
            </w:r>
          </w:p>
        </w:tc>
        <w:tc>
          <w:tcPr>
            <w:tcW w:w="0" w:type="auto"/>
          </w:tcPr>
          <w:p w:rsidR="009619FE" w:rsidRPr="00EA651E" w:rsidRDefault="009619FE" w:rsidP="00565E86">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Pr>
                <w:rFonts w:eastAsiaTheme="minorEastAsia"/>
              </w:rPr>
              <w:t xml:space="preserve"> </w:t>
            </w:r>
          </w:p>
        </w:tc>
        <w:tc>
          <w:tcPr>
            <w:tcW w:w="0" w:type="auto"/>
          </w:tcPr>
          <w:p w:rsidR="009619FE" w:rsidRPr="00EA651E" w:rsidRDefault="00000000" w:rsidP="00565E86">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temperat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Ambient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Temperature-correction exponent</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Diffusion coefficient under ambient conditions</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partial pressur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f</m:t>
                    </m:r>
                  </m:sub>
                </m:sSub>
                <m:r>
                  <w:rPr>
                    <w:rFonts w:ascii="Cambria Math" w:eastAsiaTheme="minorEastAsia" w:hAnsi="Cambria Math"/>
                  </w:rPr>
                  <m:t>=30 Pa</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water vapor supersaturatio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1000 μm</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Far-field distance from the origin</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Mass density of i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9619FE" w:rsidTr="00565E86">
        <w:tc>
          <w:tcPr>
            <w:tcW w:w="0" w:type="auto"/>
          </w:tcPr>
          <w:p w:rsidR="009619FE" w:rsidRDefault="009619FE" w:rsidP="00565E86">
            <w:pPr>
              <w:keepNext/>
              <w:keepLines/>
              <w:rPr>
                <w:rFonts w:eastAsiaTheme="minorEastAsia"/>
              </w:rPr>
            </w:pPr>
            <w:r>
              <w:rPr>
                <w:rFonts w:eastAsiaTheme="minorEastAsia"/>
              </w:rPr>
              <w:t>Growth rate of ice surface</w:t>
            </w:r>
          </w:p>
        </w:tc>
        <w:tc>
          <w:tcPr>
            <w:tcW w:w="0" w:type="auto"/>
          </w:tcPr>
          <w:p w:rsidR="009619FE" w:rsidRPr="00EA651E" w:rsidRDefault="00000000" w:rsidP="00565E86">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bl>
    <w:p w:rsidR="009619FE" w:rsidRDefault="009619FE" w:rsidP="009619FE">
      <w:pPr>
        <w:rPr>
          <w:rFonts w:eastAsiaTheme="minorEastAsia"/>
        </w:rPr>
      </w:pPr>
    </w:p>
    <w:p w:rsidR="009619FE" w:rsidRDefault="009619FE" w:rsidP="009619FE">
      <w:pPr>
        <w:rPr>
          <w:rFonts w:eastAsiaTheme="minorEastAsia"/>
        </w:rPr>
      </w:pPr>
      <w:r>
        <w:rPr>
          <w:rFonts w:eastAsiaTheme="minorEastAsia"/>
        </w:rPr>
        <w:t xml:space="preserve">The resulting </w:t>
      </w:r>
      <w:r w:rsidRPr="00C90EAF">
        <w:rPr>
          <w:rFonts w:eastAsiaTheme="minorEastAsia"/>
        </w:rPr>
        <w:t>vapor concentration</w:t>
      </w:r>
      <w:r>
        <w:rPr>
          <w:rFonts w:eastAsiaTheme="minorEastAsia"/>
        </w:rPr>
        <w:t xml:space="preserve"> contours shown in Fig. A1(a) are seen to </w:t>
      </w:r>
      <w:r w:rsidRPr="00C90EAF">
        <w:rPr>
          <w:rFonts w:eastAsiaTheme="minorEastAsia"/>
        </w:rPr>
        <w:t>decreas</w:t>
      </w:r>
      <w:r>
        <w:rPr>
          <w:rFonts w:eastAsiaTheme="minorEastAsia"/>
        </w:rPr>
        <w:t>e</w:t>
      </w:r>
      <w:r w:rsidRPr="00C90EAF">
        <w:rPr>
          <w:rFonts w:eastAsiaTheme="minorEastAsia"/>
        </w:rPr>
        <w:t xml:space="preserve"> with proximity to the crystal</w:t>
      </w:r>
      <w:r>
        <w:rPr>
          <w:rFonts w:eastAsiaTheme="minorEastAsia"/>
        </w:rPr>
        <w:t xml:space="preserve">, as expected since the growing crystal is drawing water vapor out of the surrounding air. This reduction is greater </w:t>
      </w:r>
      <w:r w:rsidRPr="00C90EAF">
        <w:rPr>
          <w:rFonts w:eastAsiaTheme="minorEastAsia"/>
        </w:rPr>
        <w:t xml:space="preserve">at facet </w:t>
      </w:r>
      <w:r>
        <w:rPr>
          <w:rFonts w:eastAsiaTheme="minorEastAsia"/>
        </w:rPr>
        <w:t>center compared to</w:t>
      </w:r>
      <w:r w:rsidRPr="00C90EAF">
        <w:rPr>
          <w:rFonts w:eastAsiaTheme="minorEastAsia"/>
        </w:rPr>
        <w:t xml:space="preserve"> facet </w:t>
      </w:r>
      <w:r>
        <w:rPr>
          <w:rFonts w:eastAsiaTheme="minorEastAsia"/>
        </w:rPr>
        <w:t>corners</w:t>
      </w:r>
      <w:r w:rsidRPr="00C90EAF">
        <w:rPr>
          <w:rFonts w:eastAsiaTheme="minorEastAsia"/>
        </w:rPr>
        <w:t>, in a roughly parabolic fashion</w:t>
      </w:r>
      <w:r>
        <w:rPr>
          <w:rFonts w:eastAsiaTheme="minorEastAsia"/>
        </w:rPr>
        <w:t>, as shown in the profile in Fig. A1(b).</w:t>
      </w:r>
    </w:p>
    <w:p w:rsidR="009619FE" w:rsidRDefault="009619FE" w:rsidP="009619FE">
      <w:pPr>
        <w:rPr>
          <w:rFonts w:eastAsiaTheme="minorEastAsia"/>
        </w:rPr>
      </w:pPr>
    </w:p>
    <w:tbl>
      <w:tblPr>
        <w:tblStyle w:val="TableGrid"/>
        <w:tblW w:w="0" w:type="auto"/>
        <w:tblLook w:val="04A0" w:firstRow="1" w:lastRow="0" w:firstColumn="1" w:lastColumn="0" w:noHBand="0" w:noVBand="1"/>
      </w:tblPr>
      <w:tblGrid>
        <w:gridCol w:w="4347"/>
        <w:gridCol w:w="5003"/>
      </w:tblGrid>
      <w:tr w:rsidR="009619FE" w:rsidTr="00565E86">
        <w:tc>
          <w:tcPr>
            <w:tcW w:w="0" w:type="auto"/>
          </w:tcPr>
          <w:p w:rsidR="009619FE" w:rsidRDefault="009619FE" w:rsidP="00565E86">
            <w:pPr>
              <w:keepNext/>
              <w:jc w:val="center"/>
              <w:rPr>
                <w:noProof/>
              </w:rPr>
            </w:pPr>
            <w:r>
              <w:rPr>
                <w:noProof/>
              </w:rPr>
              <w:t>(a)</w:t>
            </w:r>
          </w:p>
        </w:tc>
        <w:tc>
          <w:tcPr>
            <w:tcW w:w="0" w:type="auto"/>
          </w:tcPr>
          <w:p w:rsidR="009619FE" w:rsidRDefault="009619FE" w:rsidP="00565E86">
            <w:pPr>
              <w:keepNext/>
              <w:jc w:val="center"/>
              <w:rPr>
                <w:noProof/>
              </w:rPr>
            </w:pPr>
            <w:r>
              <w:rPr>
                <w:noProof/>
              </w:rPr>
              <w:t>(b)</w:t>
            </w:r>
          </w:p>
        </w:tc>
      </w:tr>
      <w:tr w:rsidR="009619FE" w:rsidTr="00565E86">
        <w:tc>
          <w:tcPr>
            <w:tcW w:w="0" w:type="auto"/>
          </w:tcPr>
          <w:p w:rsidR="009619FE" w:rsidRDefault="009619FE" w:rsidP="00565E86">
            <w:pPr>
              <w:keepNext/>
              <w:jc w:val="center"/>
              <w:rPr>
                <w:rFonts w:eastAsiaTheme="minorEastAsia"/>
              </w:rPr>
            </w:pPr>
            <w:r>
              <w:rPr>
                <w:noProof/>
              </w:rPr>
              <w:drawing>
                <wp:inline distT="0" distB="0" distL="0" distR="0" wp14:anchorId="2D79D992" wp14:editId="369C75CE">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619FE" w:rsidRDefault="009619FE" w:rsidP="00565E86">
            <w:pPr>
              <w:keepNext/>
              <w:jc w:val="center"/>
              <w:rPr>
                <w:rFonts w:eastAsiaTheme="minorEastAsia"/>
              </w:rPr>
            </w:pPr>
            <w:r>
              <w:rPr>
                <w:noProof/>
              </w:rPr>
              <w:drawing>
                <wp:inline distT="0" distB="0" distL="0" distR="0" wp14:anchorId="2B60296B" wp14:editId="2321AF96">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619FE" w:rsidTr="00565E86">
        <w:tc>
          <w:tcPr>
            <w:tcW w:w="0" w:type="auto"/>
            <w:gridSpan w:val="2"/>
          </w:tcPr>
          <w:p w:rsidR="009619FE" w:rsidRDefault="009619FE" w:rsidP="00565E86">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Dirichlet conditions fix a partial pressure of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f</m:t>
                  </m:r>
                </m:sub>
              </m:sSub>
            </m:oMath>
            <w:r>
              <w:rPr>
                <w:rFonts w:eastAsiaTheme="minorEastAsia"/>
              </w:rPr>
              <w:t xml:space="preserve"> at the far-field distance of </w:t>
            </w:r>
            <m:oMath>
              <m:r>
                <w:rPr>
                  <w:rFonts w:ascii="Cambria Math" w:eastAsiaTheme="minorEastAsia" w:hAnsi="Cambria Math"/>
                </w:rPr>
                <m:t>±500 μm</m:t>
              </m:r>
            </m:oMath>
            <w:r>
              <w:rPr>
                <w:rFonts w:eastAsiaTheme="minorEastAsia"/>
              </w:rPr>
              <w:t xml:space="preserve">, while Neumann conditions representing ice growth are imposed at </w:t>
            </w:r>
            <w:r w:rsidR="00A27726">
              <w:rPr>
                <w:rFonts w:eastAsiaTheme="minorEastAsia"/>
              </w:rPr>
              <w:t xml:space="preserve">the ice surface </w:t>
            </w:r>
            <w:r>
              <w:rPr>
                <w:rFonts w:eastAsiaTheme="minorEastAsia"/>
              </w:rPr>
              <w:t xml:space="preserve">(see text).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619FE" w:rsidRDefault="009619FE" w:rsidP="001C5BBB">
      <w:pPr>
        <w:rPr>
          <w:rFonts w:eastAsiaTheme="minorEastAsia"/>
        </w:rPr>
      </w:pPr>
    </w:p>
    <w:p w:rsidR="00FB10A9" w:rsidRDefault="00A64826" w:rsidP="001C5BBB">
      <w:pPr>
        <w:rPr>
          <w:rFonts w:eastAsiaTheme="minorEastAsia"/>
        </w:rPr>
      </w:pPr>
      <w:r>
        <w:rPr>
          <w:rFonts w:eastAsiaTheme="minorEastAsia"/>
        </w:rPr>
        <w:t xml:space="preserve">Supersaturation values are computed from these values using </w:t>
      </w:r>
    </w:p>
    <w:p w:rsidR="00A64826" w:rsidRDefault="00A64826" w:rsidP="001C5BBB">
      <w:pPr>
        <w:rPr>
          <w:rFonts w:eastAsiaTheme="minorEastAsia"/>
        </w:rPr>
      </w:pPr>
    </w:p>
    <w:p w:rsidR="00A64826" w:rsidRDefault="00000000" w:rsidP="00A64826">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d>
              <m:dPr>
                <m:ctrlPr>
                  <w:rPr>
                    <w:rFonts w:ascii="Cambria Math" w:eastAsiaTheme="minorEastAsia" w:hAnsi="Cambria Math"/>
                    <w:i/>
                  </w:rPr>
                </m:ctrlPr>
              </m:dPr>
              <m:e>
                <m:r>
                  <w:rPr>
                    <w:rFonts w:ascii="Cambria Math" w:eastAsiaTheme="minorEastAsia" w:hAnsi="Cambria Math"/>
                  </w:rPr>
                  <m:t>T</m:t>
                </m:r>
              </m:e>
            </m:d>
          </m:num>
          <m:den>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den>
        </m:f>
      </m:oMath>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r>
      <w:r w:rsidR="00A64826">
        <w:rPr>
          <w:rFonts w:eastAsiaTheme="minorEastAsia"/>
        </w:rPr>
        <w:tab/>
        <w:t>(A4)</w:t>
      </w:r>
    </w:p>
    <w:p w:rsidR="00FB10A9" w:rsidRDefault="00FB10A9" w:rsidP="001C5BBB">
      <w:pPr>
        <w:rPr>
          <w:rFonts w:eastAsiaTheme="minorEastAsia"/>
        </w:rPr>
      </w:pPr>
    </w:p>
    <w:p w:rsidR="007147FE" w:rsidRPr="000F713F" w:rsidRDefault="001878E7" w:rsidP="007147FE">
      <w:r>
        <w:t xml:space="preserve">These simulations </w:t>
      </w:r>
      <w:r w:rsidR="007147FE">
        <w:t xml:space="preserve">are then </w:t>
      </w:r>
      <w:r>
        <w:t>used to obtain parameterizations for QLC-2</w:t>
      </w:r>
      <w:r w:rsidR="007147FE">
        <w:t xml:space="preserve"> by the following steps:</w:t>
      </w:r>
    </w:p>
    <w:p w:rsidR="007147FE" w:rsidRDefault="007147FE" w:rsidP="007147FE">
      <w:pPr>
        <w:pStyle w:val="ListParagraph"/>
        <w:rPr>
          <w:rFonts w:eastAsiaTheme="minorEastAsia"/>
        </w:rPr>
      </w:pPr>
    </w:p>
    <w:p w:rsidR="007147FE" w:rsidRPr="008737F8" w:rsidRDefault="007147FE" w:rsidP="007147FE">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the growth rate of the ice surface, is obtained iteratively, as follows: </w:t>
      </w:r>
    </w:p>
    <w:p w:rsidR="007147FE" w:rsidRPr="008737F8" w:rsidRDefault="007147FE" w:rsidP="007147FE">
      <w:pPr>
        <w:pStyle w:val="ListParagraph"/>
      </w:pPr>
    </w:p>
    <w:p w:rsidR="007147FE" w:rsidRPr="008737F8" w:rsidRDefault="007147FE" w:rsidP="007147FE">
      <w:pPr>
        <w:pStyle w:val="ListParagraph"/>
        <w:numPr>
          <w:ilvl w:val="1"/>
          <w:numId w:val="38"/>
        </w:numPr>
      </w:pPr>
      <w:r w:rsidRPr="008737F8">
        <w:rPr>
          <w:rFonts w:eastAsiaTheme="minorEastAsia"/>
        </w:rPr>
        <w:t>A Vapor Field simulation takes</w:t>
      </w:r>
      <w:r>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w:t>
      </w:r>
      <w:r w:rsidRPr="008737F8">
        <w:rPr>
          <w:rFonts w:eastAsiaTheme="minorEastAsia"/>
        </w:rPr>
        <w:t xml:space="preserve"> as an input</w:t>
      </w:r>
      <w:r>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7147FE" w:rsidRPr="00CB6BBE" w:rsidRDefault="007147FE" w:rsidP="007147FE">
      <w:pPr>
        <w:pStyle w:val="ListParagraph"/>
        <w:numPr>
          <w:ilvl w:val="1"/>
          <w:numId w:val="38"/>
        </w:numPr>
      </w:pPr>
      <w:r w:rsidRPr="00CB6BBE">
        <w:rPr>
          <w:rFonts w:eastAsiaTheme="minorEastAsia"/>
        </w:rPr>
        <w:t xml:space="preserve">A QLC-2 simulation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CB6BBE">
        <w:rPr>
          <w:rFonts w:eastAsiaTheme="minorEastAsia"/>
        </w:rPr>
        <w:t xml:space="preserve"> as inputs</w:t>
      </w:r>
      <w:r>
        <w:rPr>
          <w:rFonts w:eastAsiaTheme="minorEastAsia"/>
        </w:rPr>
        <w:t xml:space="preserve">, </w:t>
      </w:r>
      <w:r w:rsidRPr="00CB6BBE">
        <w:rPr>
          <w:rFonts w:eastAsiaTheme="minorEastAsia"/>
        </w:rPr>
        <w:t xml:space="preserve">along with </w:t>
      </w:r>
      <m:oMath>
        <m:r>
          <w:rPr>
            <w:rFonts w:ascii="Cambria Math" w:eastAsiaTheme="minorEastAsia" w:hAnsi="Cambria Math"/>
          </w:rPr>
          <m:t>L</m:t>
        </m:r>
      </m:oMath>
      <w:r w:rsidRPr="00CB6BBE">
        <w:rPr>
          <w:rFonts w:eastAsiaTheme="minorEastAsia"/>
          <w:iCs/>
        </w:rPr>
        <w:t xml:space="preserve">, </w:t>
      </w:r>
      <m:oMath>
        <m:r>
          <w:rPr>
            <w:rFonts w:ascii="Cambria Math" w:hAnsi="Cambria Math"/>
          </w:rPr>
          <m:t>T</m:t>
        </m:r>
      </m:oMath>
      <w:r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Pr="00CB6BBE">
        <w:rPr>
          <w:rFonts w:eastAsiaTheme="minorEastAsia"/>
        </w:rPr>
        <w:t xml:space="preserve">, and predicts a </w:t>
      </w:r>
      <w:r>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w:t>
      </w:r>
    </w:p>
    <w:p w:rsidR="007147FE" w:rsidRDefault="007147FE" w:rsidP="007147FE">
      <w:pPr>
        <w:pStyle w:val="ListParagraph"/>
        <w:numPr>
          <w:ilvl w:val="1"/>
          <w:numId w:val="38"/>
        </w:numPr>
      </w:pPr>
      <w:r>
        <w:rPr>
          <w:rFonts w:eastAsiaTheme="minorEastAsia"/>
        </w:rPr>
        <w:t xml:space="preserve">These steps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7147FE" w:rsidRDefault="007147FE" w:rsidP="001C5BBB">
      <w:pPr>
        <w:rPr>
          <w:rFonts w:eastAsiaTheme="minorEastAsia"/>
        </w:rPr>
      </w:pPr>
    </w:p>
    <w:p w:rsidR="00A64826" w:rsidRDefault="00A64826" w:rsidP="001C5BBB">
      <w:pPr>
        <w:rPr>
          <w:rFonts w:eastAsiaTheme="minorEastAsia"/>
        </w:rPr>
      </w:pPr>
    </w:p>
    <w:p w:rsidR="001A65B9" w:rsidRPr="00E30732" w:rsidRDefault="001A65B9" w:rsidP="001A65B9">
      <w:pPr>
        <w:rPr>
          <w:rFonts w:eastAsiaTheme="minorEastAsia"/>
          <w:b/>
          <w:bCs/>
        </w:rPr>
      </w:pPr>
      <w:r w:rsidRPr="00E30732">
        <w:rPr>
          <w:rFonts w:eastAsiaTheme="minorEastAsia"/>
          <w:b/>
          <w:bCs/>
        </w:rPr>
        <w:t xml:space="preserve">Appendix </w:t>
      </w:r>
      <w:r w:rsidR="00A64826">
        <w:rPr>
          <w:rFonts w:eastAsiaTheme="minorEastAsia"/>
          <w:b/>
          <w:bCs/>
        </w:rPr>
        <w:t>2</w:t>
      </w:r>
      <w:r>
        <w:rPr>
          <w:rFonts w:eastAsiaTheme="minorEastAsia"/>
          <w:b/>
          <w:bCs/>
        </w:rPr>
        <w:t xml:space="preserve"> –</w:t>
      </w:r>
      <w:r w:rsidRPr="00E30732">
        <w:rPr>
          <w:rFonts w:eastAsiaTheme="minorEastAsia"/>
          <w:b/>
          <w:bCs/>
        </w:rPr>
        <w:t xml:space="preserve"> ESEM/GNBF retrieval</w:t>
      </w:r>
    </w:p>
    <w:p w:rsidR="001A65B9" w:rsidRPr="00901336" w:rsidRDefault="001A65B9" w:rsidP="001A65B9">
      <w:pPr>
        <w:rPr>
          <w:rFonts w:eastAsiaTheme="minorEastAsia"/>
        </w:rPr>
      </w:pPr>
      <w:r>
        <w:rPr>
          <w:rFonts w:eastAsiaTheme="minorEastAsia"/>
        </w:rPr>
        <w:t>Here is a summary of key equations and constraints in the ESEM/GNBF retrieval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B843D7" w:rsidRPr="00B843D7" w:rsidRDefault="00F16AEA" w:rsidP="00B843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B843D7" w:rsidRPr="00B843D7">
        <w:rPr>
          <w:rFonts w:ascii="Calibri" w:cs="Calibri"/>
        </w:rPr>
        <w:t>Anon. n.d. “Air - Diffusion Coefficients of Gases in Excess of Air.” Retrieved February 4, 2024 (https://www.engineeringtoolbox.com/air-diffusion-coefficient-gas-mixture-temperature-d_2010.html).</w:t>
      </w:r>
    </w:p>
    <w:p w:rsidR="00B843D7" w:rsidRPr="00B843D7" w:rsidRDefault="00B843D7" w:rsidP="00B843D7">
      <w:pPr>
        <w:pStyle w:val="Bibliography"/>
        <w:rPr>
          <w:rFonts w:ascii="Calibri" w:cs="Calibri"/>
        </w:rPr>
      </w:pPr>
      <w:proofErr w:type="spellStart"/>
      <w:r w:rsidRPr="00B843D7">
        <w:rPr>
          <w:rFonts w:ascii="Calibri" w:cs="Calibri"/>
        </w:rPr>
        <w:t>Arioli</w:t>
      </w:r>
      <w:proofErr w:type="spellEnd"/>
      <w:r w:rsidRPr="00B843D7">
        <w:rPr>
          <w:rFonts w:ascii="Calibri" w:cs="Calibri"/>
        </w:rPr>
        <w:t xml:space="preserve">, Gianni, and Hans Koch. 2015. “Existence and Stability of Traveling Pulse Solutions of the </w:t>
      </w:r>
      <w:proofErr w:type="spellStart"/>
      <w:r w:rsidRPr="00B843D7">
        <w:rPr>
          <w:rFonts w:ascii="Calibri" w:cs="Calibri"/>
        </w:rPr>
        <w:t>FitzHugh</w:t>
      </w:r>
      <w:proofErr w:type="spellEnd"/>
      <w:r w:rsidRPr="00B843D7">
        <w:rPr>
          <w:rFonts w:ascii="Calibri" w:cs="Calibri"/>
        </w:rPr>
        <w:t xml:space="preserve">–Nagumo Equation.” </w:t>
      </w:r>
      <w:r w:rsidRPr="00B843D7">
        <w:rPr>
          <w:rFonts w:ascii="Calibri" w:cs="Calibri"/>
          <w:i/>
          <w:iCs/>
        </w:rPr>
        <w:t>Nonlinear Analysis: Theory, Methods &amp; Applications</w:t>
      </w:r>
      <w:r w:rsidRPr="00B843D7">
        <w:rPr>
          <w:rFonts w:ascii="Calibri" w:cs="Calibri"/>
        </w:rPr>
        <w:t xml:space="preserve"> 113:51–70. </w:t>
      </w:r>
      <w:proofErr w:type="spellStart"/>
      <w:r w:rsidRPr="00B843D7">
        <w:rPr>
          <w:rFonts w:ascii="Calibri" w:cs="Calibri"/>
        </w:rPr>
        <w:t>doi</w:t>
      </w:r>
      <w:proofErr w:type="spellEnd"/>
      <w:r w:rsidRPr="00B843D7">
        <w:rPr>
          <w:rFonts w:ascii="Calibri" w:cs="Calibri"/>
        </w:rPr>
        <w:t>: 10.1016/j.na.2014.09.023.</w:t>
      </w:r>
    </w:p>
    <w:p w:rsidR="00B843D7" w:rsidRPr="00B843D7" w:rsidRDefault="00B843D7" w:rsidP="00B843D7">
      <w:pPr>
        <w:pStyle w:val="Bibliography"/>
        <w:rPr>
          <w:rFonts w:ascii="Calibri" w:cs="Calibri"/>
        </w:rPr>
      </w:pPr>
      <w:r w:rsidRPr="00B843D7">
        <w:rPr>
          <w:rFonts w:ascii="Calibri" w:cs="Calibri"/>
        </w:rPr>
        <w:t xml:space="preserve">Benet, Jorge, Pablo </w:t>
      </w:r>
      <w:proofErr w:type="spellStart"/>
      <w:r w:rsidRPr="00B843D7">
        <w:rPr>
          <w:rFonts w:ascii="Calibri" w:cs="Calibri"/>
        </w:rPr>
        <w:t>Llombart</w:t>
      </w:r>
      <w:proofErr w:type="spellEnd"/>
      <w:r w:rsidRPr="00B843D7">
        <w:rPr>
          <w:rFonts w:ascii="Calibri" w:cs="Calibri"/>
        </w:rPr>
        <w:t xml:space="preserve">, Eduardo Sanz, and Luis G. MacDowell. 2019. “Structure and Fluctuations of the </w:t>
      </w:r>
      <w:proofErr w:type="spellStart"/>
      <w:r w:rsidRPr="00B843D7">
        <w:rPr>
          <w:rFonts w:ascii="Calibri" w:cs="Calibri"/>
        </w:rPr>
        <w:t>Premelted</w:t>
      </w:r>
      <w:proofErr w:type="spellEnd"/>
      <w:r w:rsidRPr="00B843D7">
        <w:rPr>
          <w:rFonts w:ascii="Calibri" w:cs="Calibri"/>
        </w:rPr>
        <w:t xml:space="preserve"> Liquid Film of Ice at the Triple Point.” </w:t>
      </w:r>
      <w:r w:rsidRPr="00B843D7">
        <w:rPr>
          <w:rFonts w:ascii="Calibri" w:cs="Calibri"/>
          <w:i/>
          <w:iCs/>
        </w:rPr>
        <w:t>Molecular Physics</w:t>
      </w:r>
      <w:r w:rsidRPr="00B843D7">
        <w:rPr>
          <w:rFonts w:ascii="Calibri" w:cs="Calibri"/>
        </w:rPr>
        <w:t xml:space="preserve"> 117(20):2846–64. </w:t>
      </w:r>
      <w:proofErr w:type="spellStart"/>
      <w:r w:rsidRPr="00B843D7">
        <w:rPr>
          <w:rFonts w:ascii="Calibri" w:cs="Calibri"/>
        </w:rPr>
        <w:t>doi</w:t>
      </w:r>
      <w:proofErr w:type="spellEnd"/>
      <w:r w:rsidRPr="00B843D7">
        <w:rPr>
          <w:rFonts w:ascii="Calibri" w:cs="Calibri"/>
        </w:rPr>
        <w:t>: 10.1080/00268976.2019.1583388.</w:t>
      </w:r>
    </w:p>
    <w:p w:rsidR="00B843D7" w:rsidRPr="00B843D7" w:rsidRDefault="00B843D7" w:rsidP="00B843D7">
      <w:pPr>
        <w:pStyle w:val="Bibliography"/>
        <w:rPr>
          <w:rFonts w:ascii="Calibri" w:cs="Calibri"/>
        </w:rPr>
      </w:pPr>
      <w:r w:rsidRPr="00B843D7">
        <w:rPr>
          <w:rFonts w:ascii="Calibri" w:cs="Calibri"/>
        </w:rPr>
        <w:t xml:space="preserve">Berg, W. F. 1938. “Crystal Growth from Solutions.” </w:t>
      </w:r>
      <w:r w:rsidRPr="00B843D7">
        <w:rPr>
          <w:rFonts w:ascii="Calibri" w:cs="Calibri"/>
          <w:i/>
          <w:iCs/>
        </w:rPr>
        <w:t>Proceedings of the Royal Society of London. Series A - Mathematical and Physical Sciences</w:t>
      </w:r>
      <w:r w:rsidRPr="00B843D7">
        <w:rPr>
          <w:rFonts w:ascii="Calibri" w:cs="Calibri"/>
        </w:rPr>
        <w:t xml:space="preserve"> 164(916):79–95. </w:t>
      </w:r>
      <w:proofErr w:type="spellStart"/>
      <w:r w:rsidRPr="00B843D7">
        <w:rPr>
          <w:rFonts w:ascii="Calibri" w:cs="Calibri"/>
        </w:rPr>
        <w:t>doi</w:t>
      </w:r>
      <w:proofErr w:type="spellEnd"/>
      <w:r w:rsidRPr="00B843D7">
        <w:rPr>
          <w:rFonts w:ascii="Calibri" w:cs="Calibri"/>
        </w:rPr>
        <w:t>: 10.1098/rspa.1938.0006.</w:t>
      </w:r>
    </w:p>
    <w:p w:rsidR="00B843D7" w:rsidRPr="00B843D7" w:rsidRDefault="00B843D7" w:rsidP="00B843D7">
      <w:pPr>
        <w:pStyle w:val="Bibliography"/>
        <w:rPr>
          <w:rFonts w:ascii="Calibri" w:cs="Calibri"/>
        </w:rPr>
      </w:pPr>
      <w:r w:rsidRPr="00B843D7">
        <w:rPr>
          <w:rFonts w:ascii="Calibri" w:cs="Calibri"/>
        </w:rPr>
        <w:t xml:space="preserve">Di Prinzio, Carlos Leonardo, Damian </w:t>
      </w:r>
      <w:proofErr w:type="spellStart"/>
      <w:r w:rsidRPr="00B843D7">
        <w:rPr>
          <w:rFonts w:ascii="Calibri" w:cs="Calibri"/>
        </w:rPr>
        <w:t>Stoler</w:t>
      </w:r>
      <w:proofErr w:type="spellEnd"/>
      <w:r w:rsidRPr="00B843D7">
        <w:rPr>
          <w:rFonts w:ascii="Calibri" w:cs="Calibri"/>
        </w:rPr>
        <w:t xml:space="preserve"> Flores, Guillermo Gabriel Aguirre Varela, and Esteban </w:t>
      </w:r>
      <w:proofErr w:type="spellStart"/>
      <w:r w:rsidRPr="00B843D7">
        <w:rPr>
          <w:rFonts w:ascii="Calibri" w:cs="Calibri"/>
        </w:rPr>
        <w:t>Druetta</w:t>
      </w:r>
      <w:proofErr w:type="spellEnd"/>
      <w:r w:rsidRPr="00B843D7">
        <w:rPr>
          <w:rFonts w:ascii="Calibri" w:cs="Calibri"/>
        </w:rPr>
        <w:t xml:space="preserve">. 2020. “Superficial Self-Diffusion Coefficient in Ih-ICE.” </w:t>
      </w:r>
      <w:proofErr w:type="spellStart"/>
      <w:r w:rsidRPr="00B843D7">
        <w:rPr>
          <w:rFonts w:ascii="Calibri" w:cs="Calibri"/>
        </w:rPr>
        <w:t>doi</w:t>
      </w:r>
      <w:proofErr w:type="spellEnd"/>
      <w:r w:rsidRPr="00B843D7">
        <w:rPr>
          <w:rFonts w:ascii="Calibri" w:cs="Calibri"/>
        </w:rPr>
        <w:t>: 10.5817/CPR2020-2-12.</w:t>
      </w:r>
    </w:p>
    <w:p w:rsidR="00B843D7" w:rsidRPr="00B843D7" w:rsidRDefault="00B843D7" w:rsidP="00B843D7">
      <w:pPr>
        <w:pStyle w:val="Bibliography"/>
        <w:rPr>
          <w:rFonts w:ascii="Calibri" w:cs="Calibri"/>
        </w:rPr>
      </w:pPr>
      <w:r w:rsidRPr="00B843D7">
        <w:rPr>
          <w:rFonts w:ascii="Calibri" w:cs="Calibri"/>
        </w:rPr>
        <w:t xml:space="preserve">Harrington, Jerry Y., and </w:t>
      </w:r>
      <w:proofErr w:type="spellStart"/>
      <w:r w:rsidRPr="00B843D7">
        <w:rPr>
          <w:rFonts w:ascii="Calibri" w:cs="Calibri"/>
        </w:rPr>
        <w:t>Gwenore</w:t>
      </w:r>
      <w:proofErr w:type="spellEnd"/>
      <w:r w:rsidRPr="00B843D7">
        <w:rPr>
          <w:rFonts w:ascii="Calibri" w:cs="Calibri"/>
        </w:rPr>
        <w:t xml:space="preserve"> F. </w:t>
      </w:r>
      <w:proofErr w:type="spellStart"/>
      <w:r w:rsidRPr="00B843D7">
        <w:rPr>
          <w:rFonts w:ascii="Calibri" w:cs="Calibri"/>
        </w:rPr>
        <w:t>Pokrifka</w:t>
      </w:r>
      <w:proofErr w:type="spellEnd"/>
      <w:r w:rsidRPr="00B843D7">
        <w:rPr>
          <w:rFonts w:ascii="Calibri" w:cs="Calibri"/>
        </w:rPr>
        <w:t xml:space="preserve">. 2021. “Approximate Models for Lateral Growth on Ice Crystal Surfaces during Vapor Depositional Growth.” </w:t>
      </w:r>
      <w:r w:rsidRPr="00B843D7">
        <w:rPr>
          <w:rFonts w:ascii="Calibri" w:cs="Calibri"/>
          <w:i/>
          <w:iCs/>
        </w:rPr>
        <w:t>Journal of the Atmospheric Sciences</w:t>
      </w:r>
      <w:r w:rsidRPr="00B843D7">
        <w:rPr>
          <w:rFonts w:ascii="Calibri" w:cs="Calibri"/>
        </w:rPr>
        <w:t xml:space="preserve"> 78(3):967–81. </w:t>
      </w:r>
      <w:proofErr w:type="spellStart"/>
      <w:r w:rsidRPr="00B843D7">
        <w:rPr>
          <w:rFonts w:ascii="Calibri" w:cs="Calibri"/>
        </w:rPr>
        <w:t>doi</w:t>
      </w:r>
      <w:proofErr w:type="spellEnd"/>
      <w:r w:rsidRPr="00B843D7">
        <w:rPr>
          <w:rFonts w:ascii="Calibri" w:cs="Calibri"/>
        </w:rPr>
        <w:t>: 10.1175/JAS-D-20-0228.1.</w:t>
      </w:r>
    </w:p>
    <w:p w:rsidR="00B843D7" w:rsidRPr="00B843D7" w:rsidRDefault="00B843D7" w:rsidP="00B843D7">
      <w:pPr>
        <w:pStyle w:val="Bibliography"/>
        <w:rPr>
          <w:rFonts w:ascii="Calibri" w:cs="Calibri"/>
        </w:rPr>
      </w:pPr>
      <w:proofErr w:type="spellStart"/>
      <w:r w:rsidRPr="00B843D7">
        <w:rPr>
          <w:rFonts w:ascii="Calibri" w:cs="Calibri"/>
        </w:rPr>
        <w:lastRenderedPageBreak/>
        <w:t>Järvinen</w:t>
      </w:r>
      <w:proofErr w:type="spellEnd"/>
      <w:r w:rsidRPr="00B843D7">
        <w:rPr>
          <w:rFonts w:ascii="Calibri" w:cs="Calibri"/>
        </w:rPr>
        <w:t xml:space="preserve">, Emma, </w:t>
      </w:r>
      <w:proofErr w:type="spellStart"/>
      <w:r w:rsidRPr="00B843D7">
        <w:rPr>
          <w:rFonts w:ascii="Calibri" w:cs="Calibri"/>
        </w:rPr>
        <w:t>Bastiaan</w:t>
      </w:r>
      <w:proofErr w:type="spellEnd"/>
      <w:r w:rsidRPr="00B843D7">
        <w:rPr>
          <w:rFonts w:ascii="Calibri" w:cs="Calibri"/>
        </w:rPr>
        <w:t xml:space="preserve"> van </w:t>
      </w:r>
      <w:proofErr w:type="spellStart"/>
      <w:r w:rsidRPr="00B843D7">
        <w:rPr>
          <w:rFonts w:ascii="Calibri" w:cs="Calibri"/>
        </w:rPr>
        <w:t>Diedenhoven</w:t>
      </w:r>
      <w:proofErr w:type="spellEnd"/>
      <w:r w:rsidRPr="00B843D7">
        <w:rPr>
          <w:rFonts w:ascii="Calibri" w:cs="Calibri"/>
        </w:rPr>
        <w:t xml:space="preserve">, Nathan Magee, Steven Neshyba, Martin </w:t>
      </w:r>
      <w:proofErr w:type="spellStart"/>
      <w:r w:rsidRPr="00B843D7">
        <w:rPr>
          <w:rFonts w:ascii="Calibri" w:cs="Calibri"/>
        </w:rPr>
        <w:t>Schnaiter</w:t>
      </w:r>
      <w:proofErr w:type="spellEnd"/>
      <w:r w:rsidRPr="00B843D7">
        <w:rPr>
          <w:rFonts w:ascii="Calibri" w:cs="Calibri"/>
        </w:rPr>
        <w:t xml:space="preserve">, </w:t>
      </w:r>
      <w:proofErr w:type="spellStart"/>
      <w:r w:rsidRPr="00B843D7">
        <w:rPr>
          <w:rFonts w:ascii="Calibri" w:cs="Calibri"/>
        </w:rPr>
        <w:t>Guanglang</w:t>
      </w:r>
      <w:proofErr w:type="spellEnd"/>
      <w:r w:rsidRPr="00B843D7">
        <w:rPr>
          <w:rFonts w:ascii="Calibri" w:cs="Calibri"/>
        </w:rPr>
        <w:t xml:space="preserve"> Xu, Olivier Jourdan, David </w:t>
      </w:r>
      <w:proofErr w:type="spellStart"/>
      <w:r w:rsidRPr="00B843D7">
        <w:rPr>
          <w:rFonts w:ascii="Calibri" w:cs="Calibri"/>
        </w:rPr>
        <w:t>Delene</w:t>
      </w:r>
      <w:proofErr w:type="spellEnd"/>
      <w:r w:rsidRPr="00B843D7">
        <w:rPr>
          <w:rFonts w:ascii="Calibri" w:cs="Calibri"/>
        </w:rPr>
        <w:t xml:space="preserve">, Fritz </w:t>
      </w:r>
      <w:proofErr w:type="spellStart"/>
      <w:r w:rsidRPr="00B843D7">
        <w:rPr>
          <w:rFonts w:ascii="Calibri" w:cs="Calibri"/>
        </w:rPr>
        <w:t>Waitz</w:t>
      </w:r>
      <w:proofErr w:type="spellEnd"/>
      <w:r w:rsidRPr="00B843D7">
        <w:rPr>
          <w:rFonts w:ascii="Calibri" w:cs="Calibri"/>
        </w:rPr>
        <w:t xml:space="preserve">, Simone Lolli, and Seiji Kato. 2023. “Ice Crystal Complexity and Link to the Cirrus Cloud Radiative Effect.” Pp. 47–85 in </w:t>
      </w:r>
      <w:r w:rsidRPr="00B843D7">
        <w:rPr>
          <w:rFonts w:ascii="Calibri" w:cs="Calibri"/>
          <w:i/>
          <w:iCs/>
        </w:rPr>
        <w:t>Clouds and Their Climatic Impacts</w:t>
      </w:r>
      <w:r w:rsidRPr="00B843D7">
        <w:rPr>
          <w:rFonts w:ascii="Calibri" w:cs="Calibri"/>
        </w:rPr>
        <w:t>. American Geophysical Union (AGU).</w:t>
      </w:r>
    </w:p>
    <w:p w:rsidR="00B843D7" w:rsidRPr="00B843D7" w:rsidRDefault="00B843D7" w:rsidP="00B843D7">
      <w:pPr>
        <w:pStyle w:val="Bibliography"/>
        <w:rPr>
          <w:rFonts w:ascii="Calibri" w:cs="Calibri"/>
        </w:rPr>
      </w:pPr>
      <w:r w:rsidRPr="00B843D7">
        <w:rPr>
          <w:rFonts w:ascii="Calibri" w:cs="Calibri"/>
        </w:rPr>
        <w:t xml:space="preserve">Jayaprakash, C., W. F. </w:t>
      </w:r>
      <w:proofErr w:type="spellStart"/>
      <w:r w:rsidRPr="00B843D7">
        <w:rPr>
          <w:rFonts w:ascii="Calibri" w:cs="Calibri"/>
        </w:rPr>
        <w:t>Saam</w:t>
      </w:r>
      <w:proofErr w:type="spellEnd"/>
      <w:r w:rsidRPr="00B843D7">
        <w:rPr>
          <w:rFonts w:ascii="Calibri" w:cs="Calibri"/>
        </w:rPr>
        <w:t xml:space="preserve">, and S. </w:t>
      </w:r>
      <w:proofErr w:type="spellStart"/>
      <w:r w:rsidRPr="00B843D7">
        <w:rPr>
          <w:rFonts w:ascii="Calibri" w:cs="Calibri"/>
        </w:rPr>
        <w:t>Teitel</w:t>
      </w:r>
      <w:proofErr w:type="spellEnd"/>
      <w:r w:rsidRPr="00B843D7">
        <w:rPr>
          <w:rFonts w:ascii="Calibri" w:cs="Calibri"/>
        </w:rPr>
        <w:t xml:space="preserve">. 1983. “Roughening and Facet Formation in Crystals.” </w:t>
      </w:r>
      <w:r w:rsidRPr="00B843D7">
        <w:rPr>
          <w:rFonts w:ascii="Calibri" w:cs="Calibri"/>
          <w:i/>
          <w:iCs/>
        </w:rPr>
        <w:t>Physical Review Letters</w:t>
      </w:r>
      <w:r w:rsidRPr="00B843D7">
        <w:rPr>
          <w:rFonts w:ascii="Calibri" w:cs="Calibri"/>
        </w:rPr>
        <w:t xml:space="preserve"> 50(25):2017–20. </w:t>
      </w:r>
      <w:proofErr w:type="spellStart"/>
      <w:r w:rsidRPr="00B843D7">
        <w:rPr>
          <w:rFonts w:ascii="Calibri" w:cs="Calibri"/>
        </w:rPr>
        <w:t>doi</w:t>
      </w:r>
      <w:proofErr w:type="spellEnd"/>
      <w:r w:rsidRPr="00B843D7">
        <w:rPr>
          <w:rFonts w:ascii="Calibri" w:cs="Calibri"/>
        </w:rPr>
        <w:t>: 10.1103/PhysRevLett.50.2017.</w:t>
      </w:r>
    </w:p>
    <w:p w:rsidR="00B843D7" w:rsidRPr="00B843D7" w:rsidRDefault="00B843D7" w:rsidP="00B843D7">
      <w:pPr>
        <w:pStyle w:val="Bibliography"/>
        <w:rPr>
          <w:rFonts w:ascii="Calibri" w:cs="Calibri"/>
        </w:rPr>
      </w:pPr>
      <w:r w:rsidRPr="00B843D7">
        <w:rPr>
          <w:rFonts w:ascii="Calibri" w:cs="Calibri"/>
        </w:rPr>
        <w:t xml:space="preserve">Kuroda, T., and R. </w:t>
      </w:r>
      <w:proofErr w:type="spellStart"/>
      <w:r w:rsidRPr="00B843D7">
        <w:rPr>
          <w:rFonts w:ascii="Calibri" w:cs="Calibri"/>
        </w:rPr>
        <w:t>Lacmann</w:t>
      </w:r>
      <w:proofErr w:type="spellEnd"/>
      <w:r w:rsidRPr="00B843D7">
        <w:rPr>
          <w:rFonts w:ascii="Calibri" w:cs="Calibri"/>
        </w:rPr>
        <w:t xml:space="preserve">. 1982. “Growth Kinetics of Ice from the </w:t>
      </w:r>
      <w:proofErr w:type="spellStart"/>
      <w:r w:rsidRPr="00B843D7">
        <w:rPr>
          <w:rFonts w:ascii="Calibri" w:cs="Calibri"/>
        </w:rPr>
        <w:t>Vapour</w:t>
      </w:r>
      <w:proofErr w:type="spellEnd"/>
      <w:r w:rsidRPr="00B843D7">
        <w:rPr>
          <w:rFonts w:ascii="Calibri" w:cs="Calibri"/>
        </w:rPr>
        <w:t xml:space="preserve"> Phase and Its Growth Forms.” </w:t>
      </w:r>
      <w:r w:rsidRPr="00B843D7">
        <w:rPr>
          <w:rFonts w:ascii="Calibri" w:cs="Calibri"/>
          <w:i/>
          <w:iCs/>
        </w:rPr>
        <w:t>Journal of Crystal Growth</w:t>
      </w:r>
      <w:r w:rsidRPr="00B843D7">
        <w:rPr>
          <w:rFonts w:ascii="Calibri" w:cs="Calibri"/>
        </w:rPr>
        <w:t xml:space="preserve"> 56(1):189–205. </w:t>
      </w:r>
      <w:proofErr w:type="spellStart"/>
      <w:r w:rsidRPr="00B843D7">
        <w:rPr>
          <w:rFonts w:ascii="Calibri" w:cs="Calibri"/>
        </w:rPr>
        <w:t>doi</w:t>
      </w:r>
      <w:proofErr w:type="spellEnd"/>
      <w:r w:rsidRPr="00B843D7">
        <w:rPr>
          <w:rFonts w:ascii="Calibri" w:cs="Calibri"/>
        </w:rPr>
        <w:t>: 10.1016/0022-0248(82)90028-8.</w:t>
      </w:r>
    </w:p>
    <w:p w:rsidR="00B843D7" w:rsidRPr="00B843D7" w:rsidRDefault="00B843D7" w:rsidP="00B843D7">
      <w:pPr>
        <w:pStyle w:val="Bibliography"/>
        <w:rPr>
          <w:rFonts w:ascii="Calibri" w:cs="Calibri"/>
        </w:rPr>
      </w:pPr>
      <w:proofErr w:type="spellStart"/>
      <w:r w:rsidRPr="00B843D7">
        <w:rPr>
          <w:rFonts w:ascii="Calibri" w:cs="Calibri"/>
        </w:rPr>
        <w:t>Llombart</w:t>
      </w:r>
      <w:proofErr w:type="spellEnd"/>
      <w:r w:rsidRPr="00B843D7">
        <w:rPr>
          <w:rFonts w:ascii="Calibri" w:cs="Calibri"/>
        </w:rPr>
        <w:t xml:space="preserve">, Pablo, E. </w:t>
      </w:r>
      <w:proofErr w:type="spellStart"/>
      <w:r w:rsidRPr="00B843D7">
        <w:rPr>
          <w:rFonts w:ascii="Calibri" w:cs="Calibri"/>
        </w:rPr>
        <w:t>Noya</w:t>
      </w:r>
      <w:proofErr w:type="spellEnd"/>
      <w:r w:rsidRPr="00B843D7">
        <w:rPr>
          <w:rFonts w:ascii="Calibri" w:cs="Calibri"/>
        </w:rPr>
        <w:t xml:space="preserve">, and Luis MacDowell. 2020. “Surface Phase Transitions and Crystal Habits of Ice in the Atmosphere.” </w:t>
      </w:r>
      <w:r w:rsidRPr="00B843D7">
        <w:rPr>
          <w:rFonts w:ascii="Calibri" w:cs="Calibri"/>
          <w:i/>
          <w:iCs/>
        </w:rPr>
        <w:t>Science Advances</w:t>
      </w:r>
      <w:r w:rsidRPr="00B843D7">
        <w:rPr>
          <w:rFonts w:ascii="Calibri" w:cs="Calibri"/>
        </w:rPr>
        <w:t xml:space="preserve"> </w:t>
      </w:r>
      <w:proofErr w:type="gramStart"/>
      <w:r w:rsidRPr="00B843D7">
        <w:rPr>
          <w:rFonts w:ascii="Calibri" w:cs="Calibri"/>
        </w:rPr>
        <w:t>6:eaay</w:t>
      </w:r>
      <w:proofErr w:type="gramEnd"/>
      <w:r w:rsidRPr="00B843D7">
        <w:rPr>
          <w:rFonts w:ascii="Calibri" w:cs="Calibri"/>
        </w:rPr>
        <w:t xml:space="preserve">9322. </w:t>
      </w:r>
      <w:proofErr w:type="spellStart"/>
      <w:r w:rsidRPr="00B843D7">
        <w:rPr>
          <w:rFonts w:ascii="Calibri" w:cs="Calibri"/>
        </w:rPr>
        <w:t>doi</w:t>
      </w:r>
      <w:proofErr w:type="spellEnd"/>
      <w:r w:rsidRPr="00B843D7">
        <w:rPr>
          <w:rFonts w:ascii="Calibri" w:cs="Calibri"/>
        </w:rPr>
        <w:t>: 10.1126/</w:t>
      </w:r>
      <w:proofErr w:type="gramStart"/>
      <w:r w:rsidRPr="00B843D7">
        <w:rPr>
          <w:rFonts w:ascii="Calibri" w:cs="Calibri"/>
        </w:rPr>
        <w:t>sciadv.aay</w:t>
      </w:r>
      <w:proofErr w:type="gramEnd"/>
      <w:r w:rsidRPr="00B843D7">
        <w:rPr>
          <w:rFonts w:ascii="Calibri" w:cs="Calibri"/>
        </w:rPr>
        <w:t>9322.</w:t>
      </w:r>
    </w:p>
    <w:p w:rsidR="00B843D7" w:rsidRPr="00B843D7" w:rsidRDefault="00B843D7" w:rsidP="00B843D7">
      <w:pPr>
        <w:pStyle w:val="Bibliography"/>
        <w:rPr>
          <w:rFonts w:ascii="Calibri" w:cs="Calibri"/>
        </w:rPr>
      </w:pPr>
      <w:r w:rsidRPr="00B843D7">
        <w:rPr>
          <w:rFonts w:ascii="Calibri" w:cs="Calibri"/>
        </w:rPr>
        <w:t xml:space="preserve">Magee, N. B., A. Miller, M. Amaral, and A. </w:t>
      </w:r>
      <w:proofErr w:type="spellStart"/>
      <w:r w:rsidRPr="00B843D7">
        <w:rPr>
          <w:rFonts w:ascii="Calibri" w:cs="Calibri"/>
        </w:rPr>
        <w:t>Cumiskey</w:t>
      </w:r>
      <w:proofErr w:type="spellEnd"/>
      <w:r w:rsidRPr="00B843D7">
        <w:rPr>
          <w:rFonts w:ascii="Calibri" w:cs="Calibri"/>
        </w:rPr>
        <w:t xml:space="preserve">. 2014. “Mesoscopic Surface Roughness of Ice Crystals Pervasive across a Wide Range of Ice Crystal Conditions.” </w:t>
      </w:r>
      <w:r w:rsidRPr="00B843D7">
        <w:rPr>
          <w:rFonts w:ascii="Calibri" w:cs="Calibri"/>
          <w:i/>
          <w:iCs/>
        </w:rPr>
        <w:t>Atmospheric Chemistry and Physics</w:t>
      </w:r>
      <w:r w:rsidRPr="00B843D7">
        <w:rPr>
          <w:rFonts w:ascii="Calibri" w:cs="Calibri"/>
        </w:rPr>
        <w:t xml:space="preserve"> 14(22):12357–71. </w:t>
      </w:r>
      <w:proofErr w:type="spellStart"/>
      <w:r w:rsidRPr="00B843D7">
        <w:rPr>
          <w:rFonts w:ascii="Calibri" w:cs="Calibri"/>
        </w:rPr>
        <w:t>doi</w:t>
      </w:r>
      <w:proofErr w:type="spellEnd"/>
      <w:r w:rsidRPr="00B843D7">
        <w:rPr>
          <w:rFonts w:ascii="Calibri" w:cs="Calibri"/>
        </w:rPr>
        <w:t>: 10.5194/acp-14-12357-2014.</w:t>
      </w:r>
    </w:p>
    <w:p w:rsidR="00B843D7" w:rsidRPr="00B843D7" w:rsidRDefault="00B843D7" w:rsidP="00B843D7">
      <w:pPr>
        <w:pStyle w:val="Bibliography"/>
        <w:rPr>
          <w:rFonts w:ascii="Calibri" w:cs="Calibri"/>
        </w:rPr>
      </w:pPr>
      <w:r w:rsidRPr="00B843D7">
        <w:rPr>
          <w:rFonts w:ascii="Calibri" w:cs="Calibri"/>
        </w:rPr>
        <w:t xml:space="preserve">Magee, Nathan, Katie </w:t>
      </w:r>
      <w:proofErr w:type="spellStart"/>
      <w:r w:rsidRPr="00B843D7">
        <w:rPr>
          <w:rFonts w:ascii="Calibri" w:cs="Calibri"/>
        </w:rPr>
        <w:t>Boaggio</w:t>
      </w:r>
      <w:proofErr w:type="spellEnd"/>
      <w:r w:rsidRPr="00B843D7">
        <w:rPr>
          <w:rFonts w:ascii="Calibri" w:cs="Calibri"/>
        </w:rPr>
        <w:t xml:space="preserve">, Samantha </w:t>
      </w:r>
      <w:proofErr w:type="spellStart"/>
      <w:r w:rsidRPr="00B843D7">
        <w:rPr>
          <w:rFonts w:ascii="Calibri" w:cs="Calibri"/>
        </w:rPr>
        <w:t>Staskiewicz</w:t>
      </w:r>
      <w:proofErr w:type="spellEnd"/>
      <w:r w:rsidRPr="00B843D7">
        <w:rPr>
          <w:rFonts w:ascii="Calibri" w:cs="Calibri"/>
        </w:rPr>
        <w:t xml:space="preserve">, Aaron Lynn, </w:t>
      </w:r>
      <w:proofErr w:type="spellStart"/>
      <w:r w:rsidRPr="00B843D7">
        <w:rPr>
          <w:rFonts w:ascii="Calibri" w:cs="Calibri"/>
        </w:rPr>
        <w:t>Xuanyi</w:t>
      </w:r>
      <w:proofErr w:type="spellEnd"/>
      <w:r w:rsidRPr="00B843D7">
        <w:rPr>
          <w:rFonts w:ascii="Calibri" w:cs="Calibri"/>
        </w:rPr>
        <w:t xml:space="preserve"> Zhao, Nicholas </w:t>
      </w:r>
      <w:proofErr w:type="spellStart"/>
      <w:r w:rsidRPr="00B843D7">
        <w:rPr>
          <w:rFonts w:ascii="Calibri" w:cs="Calibri"/>
        </w:rPr>
        <w:t>Tusay</w:t>
      </w:r>
      <w:proofErr w:type="spellEnd"/>
      <w:r w:rsidRPr="00B843D7">
        <w:rPr>
          <w:rFonts w:ascii="Calibri" w:cs="Calibri"/>
        </w:rPr>
        <w:t xml:space="preserve">, </w:t>
      </w:r>
      <w:proofErr w:type="spellStart"/>
      <w:r w:rsidRPr="00B843D7">
        <w:rPr>
          <w:rFonts w:ascii="Calibri" w:cs="Calibri"/>
        </w:rPr>
        <w:t>Terance</w:t>
      </w:r>
      <w:proofErr w:type="spellEnd"/>
      <w:r w:rsidRPr="00B843D7">
        <w:rPr>
          <w:rFonts w:ascii="Calibri" w:cs="Calibri"/>
        </w:rPr>
        <w:t xml:space="preserve"> Schuh, Manisha </w:t>
      </w:r>
      <w:proofErr w:type="spellStart"/>
      <w:r w:rsidRPr="00B843D7">
        <w:rPr>
          <w:rFonts w:ascii="Calibri" w:cs="Calibri"/>
        </w:rPr>
        <w:t>Bandamede</w:t>
      </w:r>
      <w:proofErr w:type="spellEnd"/>
      <w:r w:rsidRPr="00B843D7">
        <w:rPr>
          <w:rFonts w:ascii="Calibri" w:cs="Calibri"/>
        </w:rPr>
        <w:t xml:space="preserve">, Lucas Bancroft, David Connelly, Kevin Hurler, Bryan Miner, and Elissa </w:t>
      </w:r>
      <w:proofErr w:type="spellStart"/>
      <w:r w:rsidRPr="00B843D7">
        <w:rPr>
          <w:rFonts w:ascii="Calibri" w:cs="Calibri"/>
        </w:rPr>
        <w:t>Khoudary</w:t>
      </w:r>
      <w:proofErr w:type="spellEnd"/>
      <w:r w:rsidRPr="00B843D7">
        <w:rPr>
          <w:rFonts w:ascii="Calibri" w:cs="Calibri"/>
        </w:rPr>
        <w:t xml:space="preserve">. 2021. “Captured Cirrus Ice Particles in High Definition.” </w:t>
      </w:r>
      <w:r w:rsidRPr="00B843D7">
        <w:rPr>
          <w:rFonts w:ascii="Calibri" w:cs="Calibri"/>
          <w:i/>
          <w:iCs/>
        </w:rPr>
        <w:t>Atmospheric Chemistry and Physics</w:t>
      </w:r>
      <w:r w:rsidRPr="00B843D7">
        <w:rPr>
          <w:rFonts w:ascii="Calibri" w:cs="Calibri"/>
        </w:rPr>
        <w:t xml:space="preserve"> 21(9):7171–85. </w:t>
      </w:r>
      <w:proofErr w:type="spellStart"/>
      <w:r w:rsidRPr="00B843D7">
        <w:rPr>
          <w:rFonts w:ascii="Calibri" w:cs="Calibri"/>
        </w:rPr>
        <w:t>doi</w:t>
      </w:r>
      <w:proofErr w:type="spellEnd"/>
      <w:r w:rsidRPr="00B843D7">
        <w:rPr>
          <w:rFonts w:ascii="Calibri" w:cs="Calibri"/>
        </w:rPr>
        <w:t>: 10.5194/acp-21-7171-2021.</w:t>
      </w:r>
    </w:p>
    <w:p w:rsidR="00B843D7" w:rsidRPr="00B843D7" w:rsidRDefault="00B843D7" w:rsidP="00B843D7">
      <w:pPr>
        <w:pStyle w:val="Bibliography"/>
        <w:rPr>
          <w:rFonts w:ascii="Calibri" w:cs="Calibri"/>
        </w:rPr>
      </w:pPr>
      <w:r w:rsidRPr="00B843D7">
        <w:rPr>
          <w:rFonts w:ascii="Calibri" w:cs="Calibri"/>
        </w:rPr>
        <w:t>Murata, Ken-</w:t>
      </w:r>
      <w:proofErr w:type="spellStart"/>
      <w:r w:rsidRPr="00B843D7">
        <w:rPr>
          <w:rFonts w:ascii="Calibri" w:cs="Calibri"/>
        </w:rPr>
        <w:t>ichiro</w:t>
      </w:r>
      <w:proofErr w:type="spellEnd"/>
      <w:r w:rsidRPr="00B843D7">
        <w:rPr>
          <w:rFonts w:ascii="Calibri" w:cs="Calibri"/>
        </w:rPr>
        <w:t xml:space="preserve">, Ken Nagashima, and Gen </w:t>
      </w:r>
      <w:proofErr w:type="spellStart"/>
      <w:r w:rsidRPr="00B843D7">
        <w:rPr>
          <w:rFonts w:ascii="Calibri" w:cs="Calibri"/>
        </w:rPr>
        <w:t>Sazaki</w:t>
      </w:r>
      <w:proofErr w:type="spellEnd"/>
      <w:r w:rsidRPr="00B843D7">
        <w:rPr>
          <w:rFonts w:ascii="Calibri" w:cs="Calibri"/>
        </w:rPr>
        <w:t xml:space="preserve">. 2019. “How Do Ice Crystals Grow inside Quasiliquid Layers?” </w:t>
      </w:r>
      <w:r w:rsidRPr="00B843D7">
        <w:rPr>
          <w:rFonts w:ascii="Calibri" w:cs="Calibri"/>
          <w:i/>
          <w:iCs/>
        </w:rPr>
        <w:t>Physical Review Letters</w:t>
      </w:r>
      <w:r w:rsidRPr="00B843D7">
        <w:rPr>
          <w:rFonts w:ascii="Calibri" w:cs="Calibri"/>
        </w:rPr>
        <w:t xml:space="preserve"> 122(2):026102. </w:t>
      </w:r>
      <w:proofErr w:type="spellStart"/>
      <w:r w:rsidRPr="00B843D7">
        <w:rPr>
          <w:rFonts w:ascii="Calibri" w:cs="Calibri"/>
        </w:rPr>
        <w:t>doi</w:t>
      </w:r>
      <w:proofErr w:type="spellEnd"/>
      <w:r w:rsidRPr="00B843D7">
        <w:rPr>
          <w:rFonts w:ascii="Calibri" w:cs="Calibri"/>
        </w:rPr>
        <w:t>: 10.1103/PhysRevLett.122.026102.</w:t>
      </w:r>
    </w:p>
    <w:p w:rsidR="00B843D7" w:rsidRPr="00B843D7" w:rsidRDefault="00B843D7" w:rsidP="00B843D7">
      <w:pPr>
        <w:pStyle w:val="Bibliography"/>
        <w:rPr>
          <w:rFonts w:ascii="Calibri" w:cs="Calibri"/>
        </w:rPr>
      </w:pPr>
      <w:r w:rsidRPr="00B843D7">
        <w:rPr>
          <w:rFonts w:ascii="Calibri" w:cs="Calibri"/>
        </w:rPr>
        <w:t xml:space="preserve">Neshyba, Steven, Jonathan Adams, Kelsey Reed, Penny M. Rowe, and Ivan Gladich. 2016. “A Quasi-Liquid Mediated Continuum Model of Faceted Ice Dynamics.” </w:t>
      </w:r>
      <w:r w:rsidRPr="00B843D7">
        <w:rPr>
          <w:rFonts w:ascii="Calibri" w:cs="Calibri"/>
          <w:i/>
          <w:iCs/>
        </w:rPr>
        <w:t>Journal of Geophysical Research: Atmospheres</w:t>
      </w:r>
      <w:r w:rsidRPr="00B843D7">
        <w:rPr>
          <w:rFonts w:ascii="Calibri" w:cs="Calibri"/>
        </w:rPr>
        <w:t xml:space="preserve"> 121(23):14,035-14,055. </w:t>
      </w:r>
      <w:proofErr w:type="spellStart"/>
      <w:r w:rsidRPr="00B843D7">
        <w:rPr>
          <w:rFonts w:ascii="Calibri" w:cs="Calibri"/>
        </w:rPr>
        <w:t>doi</w:t>
      </w:r>
      <w:proofErr w:type="spellEnd"/>
      <w:r w:rsidRPr="00B843D7">
        <w:rPr>
          <w:rFonts w:ascii="Calibri" w:cs="Calibri"/>
        </w:rPr>
        <w:t>: https://doi.org/10.1002/2016JD025458.</w:t>
      </w:r>
    </w:p>
    <w:p w:rsidR="00B843D7" w:rsidRPr="00B843D7" w:rsidRDefault="00B843D7" w:rsidP="00B843D7">
      <w:pPr>
        <w:pStyle w:val="Bibliography"/>
        <w:rPr>
          <w:rFonts w:ascii="Calibri" w:cs="Calibri"/>
        </w:rPr>
      </w:pPr>
      <w:r w:rsidRPr="00B843D7">
        <w:rPr>
          <w:rFonts w:ascii="Calibri" w:cs="Calibri"/>
        </w:rPr>
        <w:t xml:space="preserve">Neshyba, Steven, Erin Nugent, Martina Roeselová, and Pavel Jungwirth. 2009. “Molecular Dynamics Study of Ice−Vapor Interactions via the Quasi-Liquid Layer.” </w:t>
      </w:r>
      <w:r w:rsidRPr="00B843D7">
        <w:rPr>
          <w:rFonts w:ascii="Calibri" w:cs="Calibri"/>
          <w:i/>
          <w:iCs/>
        </w:rPr>
        <w:t>The Journal of Physical Chemistry C</w:t>
      </w:r>
      <w:r w:rsidRPr="00B843D7">
        <w:rPr>
          <w:rFonts w:ascii="Calibri" w:cs="Calibri"/>
        </w:rPr>
        <w:t xml:space="preserve"> 113(11):4597–4604. </w:t>
      </w:r>
      <w:proofErr w:type="spellStart"/>
      <w:r w:rsidRPr="00B843D7">
        <w:rPr>
          <w:rFonts w:ascii="Calibri" w:cs="Calibri"/>
        </w:rPr>
        <w:t>doi</w:t>
      </w:r>
      <w:proofErr w:type="spellEnd"/>
      <w:r w:rsidRPr="00B843D7">
        <w:rPr>
          <w:rFonts w:ascii="Calibri" w:cs="Calibri"/>
        </w:rPr>
        <w:t>: 10.1021/jp810589a.</w:t>
      </w:r>
    </w:p>
    <w:p w:rsidR="00B843D7" w:rsidRPr="00B843D7" w:rsidRDefault="00B843D7" w:rsidP="00B843D7">
      <w:pPr>
        <w:pStyle w:val="Bibliography"/>
        <w:rPr>
          <w:rFonts w:ascii="Calibri" w:cs="Calibri"/>
        </w:rPr>
      </w:pPr>
      <w:r w:rsidRPr="00B843D7">
        <w:rPr>
          <w:rFonts w:ascii="Calibri" w:cs="Calibri"/>
        </w:rPr>
        <w:t xml:space="preserve">Price, William S., Hiroyuki Ide, and Yoji Arata. 1999. “Self-Diffusion of Supercooled Water to 238 K Using PGSE NMR Diffusion Measurements.” </w:t>
      </w:r>
      <w:r w:rsidRPr="00B843D7">
        <w:rPr>
          <w:rFonts w:ascii="Calibri" w:cs="Calibri"/>
          <w:i/>
          <w:iCs/>
        </w:rPr>
        <w:t>The Journal of Physical Chemistry A</w:t>
      </w:r>
      <w:r w:rsidRPr="00B843D7">
        <w:rPr>
          <w:rFonts w:ascii="Calibri" w:cs="Calibri"/>
        </w:rPr>
        <w:t xml:space="preserve"> 103(4):448–50. </w:t>
      </w:r>
      <w:proofErr w:type="spellStart"/>
      <w:r w:rsidRPr="00B843D7">
        <w:rPr>
          <w:rFonts w:ascii="Calibri" w:cs="Calibri"/>
        </w:rPr>
        <w:t>doi</w:t>
      </w:r>
      <w:proofErr w:type="spellEnd"/>
      <w:r w:rsidRPr="00B843D7">
        <w:rPr>
          <w:rFonts w:ascii="Calibri" w:cs="Calibri"/>
        </w:rPr>
        <w:t>: 10.1021/jp9839044.</w:t>
      </w:r>
    </w:p>
    <w:p w:rsidR="00B843D7" w:rsidRPr="00B843D7" w:rsidRDefault="00B843D7" w:rsidP="00B843D7">
      <w:pPr>
        <w:pStyle w:val="Bibliography"/>
        <w:rPr>
          <w:rFonts w:ascii="Calibri" w:cs="Calibri"/>
        </w:rPr>
      </w:pPr>
      <w:r w:rsidRPr="00B843D7">
        <w:rPr>
          <w:rFonts w:ascii="Calibri" w:cs="Calibri"/>
        </w:rPr>
        <w:t xml:space="preserve">Shohet, Gil, Jacob Price, Jeffrey Haack, Mathieu </w:t>
      </w:r>
      <w:proofErr w:type="spellStart"/>
      <w:r w:rsidRPr="00B843D7">
        <w:rPr>
          <w:rFonts w:ascii="Calibri" w:cs="Calibri"/>
        </w:rPr>
        <w:t>Marciante</w:t>
      </w:r>
      <w:proofErr w:type="spellEnd"/>
      <w:r w:rsidRPr="00B843D7">
        <w:rPr>
          <w:rFonts w:ascii="Calibri" w:cs="Calibri"/>
        </w:rPr>
        <w:t xml:space="preserve">, and Michael S. Murillo. 2020. “Heterogeneous Multiscale Method for High Energy-Density Matter: Connecting Kinetic Theory and Molecular Dynamics.” </w:t>
      </w:r>
      <w:r w:rsidRPr="00B843D7">
        <w:rPr>
          <w:rFonts w:ascii="Calibri" w:cs="Calibri"/>
          <w:i/>
          <w:iCs/>
        </w:rPr>
        <w:t>Journal of Computational Physics: X</w:t>
      </w:r>
      <w:r w:rsidRPr="00B843D7">
        <w:rPr>
          <w:rFonts w:ascii="Calibri" w:cs="Calibri"/>
        </w:rPr>
        <w:t xml:space="preserve"> 8:100070. </w:t>
      </w:r>
      <w:proofErr w:type="spellStart"/>
      <w:r w:rsidRPr="00B843D7">
        <w:rPr>
          <w:rFonts w:ascii="Calibri" w:cs="Calibri"/>
        </w:rPr>
        <w:t>doi</w:t>
      </w:r>
      <w:proofErr w:type="spellEnd"/>
      <w:r w:rsidRPr="00B843D7">
        <w:rPr>
          <w:rFonts w:ascii="Calibri" w:cs="Calibri"/>
        </w:rPr>
        <w:t>: 10.1016/j.jcpx.2020.100070.</w:t>
      </w:r>
    </w:p>
    <w:p w:rsidR="00B843D7" w:rsidRPr="00B843D7" w:rsidRDefault="00B843D7" w:rsidP="00B843D7">
      <w:pPr>
        <w:pStyle w:val="Bibliography"/>
        <w:rPr>
          <w:rFonts w:ascii="Calibri" w:cs="Calibri"/>
        </w:rPr>
      </w:pPr>
      <w:r w:rsidRPr="00B843D7">
        <w:rPr>
          <w:rFonts w:ascii="Calibri" w:cs="Calibri"/>
        </w:rPr>
        <w:lastRenderedPageBreak/>
        <w:t xml:space="preserve">Walden, Von P., Stephen G. Warren, and Elizabeth Tuttle. 2003. “Atmospheric Ice Crystals over the Antarctic Plateau in Winter.” </w:t>
      </w:r>
      <w:r w:rsidRPr="00B843D7">
        <w:rPr>
          <w:rFonts w:ascii="Calibri" w:cs="Calibri"/>
          <w:i/>
          <w:iCs/>
        </w:rPr>
        <w:t>Journal of Applied Meteorology and Climatology</w:t>
      </w:r>
      <w:r w:rsidRPr="00B843D7">
        <w:rPr>
          <w:rFonts w:ascii="Calibri" w:cs="Calibri"/>
        </w:rPr>
        <w:t xml:space="preserve"> 42(10):1391–1405. </w:t>
      </w:r>
      <w:proofErr w:type="spellStart"/>
      <w:r w:rsidRPr="00B843D7">
        <w:rPr>
          <w:rFonts w:ascii="Calibri" w:cs="Calibri"/>
        </w:rPr>
        <w:t>doi</w:t>
      </w:r>
      <w:proofErr w:type="spellEnd"/>
      <w:r w:rsidRPr="00B843D7">
        <w:rPr>
          <w:rFonts w:ascii="Calibri" w:cs="Calibri"/>
        </w:rPr>
        <w:t>: 10.1175/1520-0450(2003)042&lt;</w:t>
      </w:r>
      <w:proofErr w:type="gramStart"/>
      <w:r w:rsidRPr="00B843D7">
        <w:rPr>
          <w:rFonts w:ascii="Calibri" w:cs="Calibri"/>
        </w:rPr>
        <w:t>1391:AICOTA</w:t>
      </w:r>
      <w:proofErr w:type="gramEnd"/>
      <w:r w:rsidRPr="00B843D7">
        <w:rPr>
          <w:rFonts w:ascii="Calibri" w:cs="Calibri"/>
        </w:rPr>
        <w:t>&gt;2.0.CO;2.</w:t>
      </w:r>
    </w:p>
    <w:p w:rsidR="00F16AEA" w:rsidRDefault="00F16AEA" w:rsidP="003B1635">
      <w:pPr>
        <w:rPr>
          <w:rFonts w:eastAsiaTheme="minorEastAsia"/>
          <w:u w:val="single"/>
        </w:rPr>
      </w:pPr>
      <w:r>
        <w:rPr>
          <w:rFonts w:eastAsiaTheme="minorEastAsia"/>
          <w:u w:val="single"/>
        </w:rPr>
        <w:fldChar w:fldCharType="end"/>
      </w:r>
    </w:p>
    <w:p w:rsidR="0018225E" w:rsidRDefault="0018225E" w:rsidP="003B1635">
      <w:pPr>
        <w:rPr>
          <w:rFonts w:eastAsiaTheme="minorEastAsia"/>
          <w:u w:val="single"/>
        </w:rPr>
      </w:pPr>
    </w:p>
    <w:p w:rsidR="00C65160" w:rsidRPr="00C65160" w:rsidRDefault="00C65160" w:rsidP="001154A3">
      <w:pPr>
        <w:pStyle w:val="NormalWeb"/>
        <w:rPr>
          <w:rFonts w:asciiTheme="minorHAnsi" w:hAnsiTheme="minorHAnsi" w:cstheme="minorHAnsi"/>
        </w:rPr>
      </w:pPr>
    </w:p>
    <w:p w:rsidR="002E0F99" w:rsidRDefault="002E0F99" w:rsidP="003B1635">
      <w:pPr>
        <w:rPr>
          <w:rFonts w:eastAsiaTheme="minorEastAsia"/>
        </w:rPr>
      </w:pPr>
    </w:p>
    <w:p w:rsidR="002C5159" w:rsidRDefault="002C5159">
      <w:pPr>
        <w:rPr>
          <w:rFonts w:eastAsiaTheme="minorEastAsia"/>
          <w:noProof/>
        </w:rPr>
      </w:pPr>
    </w:p>
    <w:p w:rsidR="002C5159" w:rsidRDefault="002C5159" w:rsidP="003B1635">
      <w:pPr>
        <w:rPr>
          <w:rFonts w:eastAsiaTheme="minorEastAsia"/>
        </w:rPr>
      </w:pPr>
    </w:p>
    <w:sectPr w:rsidR="002C5159" w:rsidSect="001647A8">
      <w:footerReference w:type="even" r:id="rId26"/>
      <w:footerReference w:type="default" r:id="rId2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A64EE" w:rsidRDefault="008A64EE" w:rsidP="001647A8">
      <w:r>
        <w:separator/>
      </w:r>
    </w:p>
  </w:endnote>
  <w:endnote w:type="continuationSeparator" w:id="0">
    <w:p w:rsidR="008A64EE" w:rsidRDefault="008A64EE"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A64EE" w:rsidRDefault="008A64EE" w:rsidP="001647A8">
      <w:r>
        <w:separator/>
      </w:r>
    </w:p>
  </w:footnote>
  <w:footnote w:type="continuationSeparator" w:id="0">
    <w:p w:rsidR="008A64EE" w:rsidRDefault="008A64EE"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20A2342A"/>
    <w:lvl w:ilvl="0" w:tplc="0409000F">
      <w:start w:val="1"/>
      <w:numFmt w:val="decimal"/>
      <w:lvlText w:val="%1."/>
      <w:lvlJc w:val="left"/>
      <w:pPr>
        <w:ind w:left="720" w:hanging="360"/>
      </w:pPr>
      <w:rPr>
        <w:rFonts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54920A4"/>
    <w:multiLevelType w:val="hybridMultilevel"/>
    <w:tmpl w:val="ED94DA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280315"/>
    <w:multiLevelType w:val="hybridMultilevel"/>
    <w:tmpl w:val="E1588A14"/>
    <w:lvl w:ilvl="0" w:tplc="FFFFFFFF">
      <w:start w:val="1"/>
      <w:numFmt w:val="decimal"/>
      <w:lvlText w:val="%1."/>
      <w:lvlJc w:val="left"/>
      <w:pPr>
        <w:ind w:left="720" w:hanging="360"/>
      </w:pPr>
      <w:rPr>
        <w:rFonts w:hint="default"/>
      </w:rPr>
    </w:lvl>
    <w:lvl w:ilvl="1" w:tplc="04090015">
      <w:start w:val="1"/>
      <w:numFmt w:val="upperLetter"/>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8"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C8B72F9"/>
    <w:multiLevelType w:val="hybridMultilevel"/>
    <w:tmpl w:val="0518CB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5"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37C7A04"/>
    <w:multiLevelType w:val="hybridMultilevel"/>
    <w:tmpl w:val="9E709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256FA8"/>
    <w:multiLevelType w:val="hybridMultilevel"/>
    <w:tmpl w:val="20A2342A"/>
    <w:lvl w:ilvl="0" w:tplc="FFFFFFFF">
      <w:start w:val="1"/>
      <w:numFmt w:val="decimal"/>
      <w:lvlText w:val="%1."/>
      <w:lvlJc w:val="left"/>
      <w:pPr>
        <w:ind w:left="720" w:hanging="360"/>
      </w:pPr>
      <w:rPr>
        <w:rFonts w:hint="default"/>
      </w:rPr>
    </w:lvl>
    <w:lvl w:ilvl="1" w:tplc="FFFFFFF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7D66DE7"/>
    <w:multiLevelType w:val="hybridMultilevel"/>
    <w:tmpl w:val="8C4E02D4"/>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0"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5DF13662"/>
    <w:multiLevelType w:val="hybridMultilevel"/>
    <w:tmpl w:val="0F021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5" w15:restartNumberingAfterBreak="0">
    <w:nsid w:val="61C4623B"/>
    <w:multiLevelType w:val="hybridMultilevel"/>
    <w:tmpl w:val="6F0EDDB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8" w15:restartNumberingAfterBreak="0">
    <w:nsid w:val="70F823CA"/>
    <w:multiLevelType w:val="hybridMultilevel"/>
    <w:tmpl w:val="4CEA0194"/>
    <w:lvl w:ilvl="0" w:tplc="FFFFFFFF">
      <w:start w:val="1"/>
      <w:numFmt w:val="decimal"/>
      <w:lvlText w:val="%1."/>
      <w:lvlJc w:val="left"/>
      <w:pPr>
        <w:ind w:left="720" w:hanging="360"/>
      </w:pPr>
      <w:rPr>
        <w:rFonts w:hint="default"/>
      </w:rPr>
    </w:lvl>
    <w:lvl w:ilvl="1" w:tplc="0409001B">
      <w:start w:val="1"/>
      <w:numFmt w:val="lowerRoman"/>
      <w:lvlText w:val="%2."/>
      <w:lvlJc w:val="righ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9"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0" w15:restartNumberingAfterBreak="0">
    <w:nsid w:val="766F4328"/>
    <w:multiLevelType w:val="hybridMultilevel"/>
    <w:tmpl w:val="56463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4"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44"/>
  </w:num>
  <w:num w:numId="3" w16cid:durableId="858588217">
    <w:abstractNumId w:val="41"/>
  </w:num>
  <w:num w:numId="4" w16cid:durableId="1013603938">
    <w:abstractNumId w:val="13"/>
  </w:num>
  <w:num w:numId="5" w16cid:durableId="700133087">
    <w:abstractNumId w:val="25"/>
  </w:num>
  <w:num w:numId="6" w16cid:durableId="1433667749">
    <w:abstractNumId w:val="28"/>
  </w:num>
  <w:num w:numId="7" w16cid:durableId="205335628">
    <w:abstractNumId w:val="4"/>
  </w:num>
  <w:num w:numId="8" w16cid:durableId="783424871">
    <w:abstractNumId w:val="12"/>
  </w:num>
  <w:num w:numId="9" w16cid:durableId="1161121561">
    <w:abstractNumId w:val="14"/>
  </w:num>
  <w:num w:numId="10" w16cid:durableId="1833570303">
    <w:abstractNumId w:val="20"/>
  </w:num>
  <w:num w:numId="11" w16cid:durableId="1060056665">
    <w:abstractNumId w:val="15"/>
  </w:num>
  <w:num w:numId="12" w16cid:durableId="1353724262">
    <w:abstractNumId w:val="23"/>
  </w:num>
  <w:num w:numId="13" w16cid:durableId="1950578582">
    <w:abstractNumId w:val="0"/>
  </w:num>
  <w:num w:numId="14" w16cid:durableId="1203245152">
    <w:abstractNumId w:val="33"/>
  </w:num>
  <w:num w:numId="15" w16cid:durableId="25909152">
    <w:abstractNumId w:val="5"/>
  </w:num>
  <w:num w:numId="16" w16cid:durableId="1272543928">
    <w:abstractNumId w:val="17"/>
  </w:num>
  <w:num w:numId="17" w16cid:durableId="969356483">
    <w:abstractNumId w:val="22"/>
  </w:num>
  <w:num w:numId="18" w16cid:durableId="1581794431">
    <w:abstractNumId w:val="30"/>
  </w:num>
  <w:num w:numId="19" w16cid:durableId="1795520364">
    <w:abstractNumId w:val="19"/>
  </w:num>
  <w:num w:numId="20" w16cid:durableId="309402172">
    <w:abstractNumId w:val="10"/>
  </w:num>
  <w:num w:numId="21" w16cid:durableId="246696933">
    <w:abstractNumId w:val="43"/>
  </w:num>
  <w:num w:numId="22" w16cid:durableId="1219435110">
    <w:abstractNumId w:val="42"/>
  </w:num>
  <w:num w:numId="23" w16cid:durableId="1090809669">
    <w:abstractNumId w:val="3"/>
  </w:num>
  <w:num w:numId="24" w16cid:durableId="95030618">
    <w:abstractNumId w:val="36"/>
  </w:num>
  <w:num w:numId="25" w16cid:durableId="413210070">
    <w:abstractNumId w:val="24"/>
  </w:num>
  <w:num w:numId="26" w16cid:durableId="1144856516">
    <w:abstractNumId w:val="9"/>
  </w:num>
  <w:num w:numId="27" w16cid:durableId="1748922356">
    <w:abstractNumId w:val="18"/>
  </w:num>
  <w:num w:numId="28" w16cid:durableId="1446969704">
    <w:abstractNumId w:val="8"/>
  </w:num>
  <w:num w:numId="29" w16cid:durableId="30693167">
    <w:abstractNumId w:val="31"/>
  </w:num>
  <w:num w:numId="30" w16cid:durableId="1963226208">
    <w:abstractNumId w:val="21"/>
  </w:num>
  <w:num w:numId="31" w16cid:durableId="1379360657">
    <w:abstractNumId w:val="39"/>
  </w:num>
  <w:num w:numId="32" w16cid:durableId="887572289">
    <w:abstractNumId w:val="37"/>
  </w:num>
  <w:num w:numId="33" w16cid:durableId="1721401037">
    <w:abstractNumId w:val="35"/>
  </w:num>
  <w:num w:numId="34" w16cid:durableId="671228444">
    <w:abstractNumId w:val="34"/>
  </w:num>
  <w:num w:numId="35" w16cid:durableId="1737242718">
    <w:abstractNumId w:val="2"/>
  </w:num>
  <w:num w:numId="36" w16cid:durableId="571817332">
    <w:abstractNumId w:val="11"/>
  </w:num>
  <w:num w:numId="37" w16cid:durableId="1525824138">
    <w:abstractNumId w:val="7"/>
  </w:num>
  <w:num w:numId="38" w16cid:durableId="1126433709">
    <w:abstractNumId w:val="38"/>
  </w:num>
  <w:num w:numId="39" w16cid:durableId="1305620134">
    <w:abstractNumId w:val="26"/>
  </w:num>
  <w:num w:numId="40" w16cid:durableId="443115946">
    <w:abstractNumId w:val="40"/>
  </w:num>
  <w:num w:numId="41" w16cid:durableId="681324103">
    <w:abstractNumId w:val="6"/>
  </w:num>
  <w:num w:numId="42" w16cid:durableId="1075007779">
    <w:abstractNumId w:val="27"/>
  </w:num>
  <w:num w:numId="43" w16cid:durableId="885214455">
    <w:abstractNumId w:val="32"/>
  </w:num>
  <w:num w:numId="44" w16cid:durableId="2144422174">
    <w:abstractNumId w:val="29"/>
  </w:num>
  <w:num w:numId="45" w16cid:durableId="178391256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05B"/>
    <w:rsid w:val="0000735C"/>
    <w:rsid w:val="0001327F"/>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B61"/>
    <w:rsid w:val="00046D78"/>
    <w:rsid w:val="00047807"/>
    <w:rsid w:val="000525F4"/>
    <w:rsid w:val="000539C4"/>
    <w:rsid w:val="000550FA"/>
    <w:rsid w:val="000555F2"/>
    <w:rsid w:val="00055616"/>
    <w:rsid w:val="000557BB"/>
    <w:rsid w:val="00057786"/>
    <w:rsid w:val="00061080"/>
    <w:rsid w:val="00061635"/>
    <w:rsid w:val="00061ED3"/>
    <w:rsid w:val="00062756"/>
    <w:rsid w:val="00065784"/>
    <w:rsid w:val="000666E3"/>
    <w:rsid w:val="00066D78"/>
    <w:rsid w:val="00067568"/>
    <w:rsid w:val="000729D6"/>
    <w:rsid w:val="00072DC4"/>
    <w:rsid w:val="00073C87"/>
    <w:rsid w:val="000755FB"/>
    <w:rsid w:val="00077FBA"/>
    <w:rsid w:val="00080BBB"/>
    <w:rsid w:val="0008219B"/>
    <w:rsid w:val="0008477C"/>
    <w:rsid w:val="0008525E"/>
    <w:rsid w:val="000856B7"/>
    <w:rsid w:val="000941B3"/>
    <w:rsid w:val="000954B8"/>
    <w:rsid w:val="00096E14"/>
    <w:rsid w:val="0009784E"/>
    <w:rsid w:val="000A0239"/>
    <w:rsid w:val="000A0FC9"/>
    <w:rsid w:val="000A3487"/>
    <w:rsid w:val="000A5C97"/>
    <w:rsid w:val="000A5EED"/>
    <w:rsid w:val="000A6134"/>
    <w:rsid w:val="000A6F52"/>
    <w:rsid w:val="000A7534"/>
    <w:rsid w:val="000B1009"/>
    <w:rsid w:val="000B16ED"/>
    <w:rsid w:val="000B3C63"/>
    <w:rsid w:val="000B4262"/>
    <w:rsid w:val="000B63AE"/>
    <w:rsid w:val="000C2A33"/>
    <w:rsid w:val="000C33C6"/>
    <w:rsid w:val="000C6860"/>
    <w:rsid w:val="000D07A7"/>
    <w:rsid w:val="000D1FCD"/>
    <w:rsid w:val="000E103A"/>
    <w:rsid w:val="000E1388"/>
    <w:rsid w:val="000E24D8"/>
    <w:rsid w:val="000E266E"/>
    <w:rsid w:val="000E2E82"/>
    <w:rsid w:val="000E474A"/>
    <w:rsid w:val="000E50F8"/>
    <w:rsid w:val="000E63E0"/>
    <w:rsid w:val="000E779E"/>
    <w:rsid w:val="000F1961"/>
    <w:rsid w:val="000F1A57"/>
    <w:rsid w:val="000F713F"/>
    <w:rsid w:val="000F74EE"/>
    <w:rsid w:val="000F77DE"/>
    <w:rsid w:val="0010155F"/>
    <w:rsid w:val="00101971"/>
    <w:rsid w:val="00104DAA"/>
    <w:rsid w:val="0010546F"/>
    <w:rsid w:val="00106DDF"/>
    <w:rsid w:val="00112352"/>
    <w:rsid w:val="00113E54"/>
    <w:rsid w:val="001154A3"/>
    <w:rsid w:val="00116B00"/>
    <w:rsid w:val="00120065"/>
    <w:rsid w:val="00121AFC"/>
    <w:rsid w:val="00122074"/>
    <w:rsid w:val="001323F9"/>
    <w:rsid w:val="001332D7"/>
    <w:rsid w:val="0013343B"/>
    <w:rsid w:val="00133FB4"/>
    <w:rsid w:val="00134888"/>
    <w:rsid w:val="00135882"/>
    <w:rsid w:val="00136CAE"/>
    <w:rsid w:val="00137AA8"/>
    <w:rsid w:val="00142F9A"/>
    <w:rsid w:val="0014564D"/>
    <w:rsid w:val="001476CA"/>
    <w:rsid w:val="00147BD3"/>
    <w:rsid w:val="001508B6"/>
    <w:rsid w:val="00154B7C"/>
    <w:rsid w:val="00154FCD"/>
    <w:rsid w:val="00156807"/>
    <w:rsid w:val="001571FA"/>
    <w:rsid w:val="0016075B"/>
    <w:rsid w:val="00161F0F"/>
    <w:rsid w:val="00162420"/>
    <w:rsid w:val="00162D82"/>
    <w:rsid w:val="001647A8"/>
    <w:rsid w:val="00166187"/>
    <w:rsid w:val="00166D82"/>
    <w:rsid w:val="00170729"/>
    <w:rsid w:val="00173AC8"/>
    <w:rsid w:val="00174422"/>
    <w:rsid w:val="00174A7C"/>
    <w:rsid w:val="001819D6"/>
    <w:rsid w:val="00181F11"/>
    <w:rsid w:val="0018225E"/>
    <w:rsid w:val="0018266C"/>
    <w:rsid w:val="00182881"/>
    <w:rsid w:val="00183A0F"/>
    <w:rsid w:val="00184A36"/>
    <w:rsid w:val="00185B81"/>
    <w:rsid w:val="001878E7"/>
    <w:rsid w:val="00191B24"/>
    <w:rsid w:val="00191DD3"/>
    <w:rsid w:val="001957FB"/>
    <w:rsid w:val="001959AF"/>
    <w:rsid w:val="001975ED"/>
    <w:rsid w:val="001A07C5"/>
    <w:rsid w:val="001A1AD7"/>
    <w:rsid w:val="001A244E"/>
    <w:rsid w:val="001A3134"/>
    <w:rsid w:val="001A4D5A"/>
    <w:rsid w:val="001A65B9"/>
    <w:rsid w:val="001B022F"/>
    <w:rsid w:val="001B1C66"/>
    <w:rsid w:val="001B2697"/>
    <w:rsid w:val="001B5065"/>
    <w:rsid w:val="001C1F5F"/>
    <w:rsid w:val="001C2C0F"/>
    <w:rsid w:val="001C4539"/>
    <w:rsid w:val="001C58EE"/>
    <w:rsid w:val="001C5BBB"/>
    <w:rsid w:val="001C7B11"/>
    <w:rsid w:val="001C7D44"/>
    <w:rsid w:val="001D11D6"/>
    <w:rsid w:val="001D19C1"/>
    <w:rsid w:val="001D237D"/>
    <w:rsid w:val="001D34E4"/>
    <w:rsid w:val="001D57C0"/>
    <w:rsid w:val="001D751E"/>
    <w:rsid w:val="001D7EDA"/>
    <w:rsid w:val="001E033F"/>
    <w:rsid w:val="001E1FDB"/>
    <w:rsid w:val="001E2B87"/>
    <w:rsid w:val="001E39D3"/>
    <w:rsid w:val="001E481A"/>
    <w:rsid w:val="001E63C5"/>
    <w:rsid w:val="001E6AC3"/>
    <w:rsid w:val="001E77F5"/>
    <w:rsid w:val="001F2B93"/>
    <w:rsid w:val="001F2D6D"/>
    <w:rsid w:val="001F3908"/>
    <w:rsid w:val="00200523"/>
    <w:rsid w:val="00202630"/>
    <w:rsid w:val="002070C6"/>
    <w:rsid w:val="00212494"/>
    <w:rsid w:val="002124BD"/>
    <w:rsid w:val="00212DBC"/>
    <w:rsid w:val="00213056"/>
    <w:rsid w:val="002140FA"/>
    <w:rsid w:val="0021470F"/>
    <w:rsid w:val="00216103"/>
    <w:rsid w:val="00216A8A"/>
    <w:rsid w:val="0021761E"/>
    <w:rsid w:val="002179AF"/>
    <w:rsid w:val="002200C7"/>
    <w:rsid w:val="002208E8"/>
    <w:rsid w:val="002234B4"/>
    <w:rsid w:val="0022435D"/>
    <w:rsid w:val="00240E1B"/>
    <w:rsid w:val="002428FE"/>
    <w:rsid w:val="0024327A"/>
    <w:rsid w:val="00245452"/>
    <w:rsid w:val="00246993"/>
    <w:rsid w:val="00254336"/>
    <w:rsid w:val="002569F9"/>
    <w:rsid w:val="00257A19"/>
    <w:rsid w:val="0026073F"/>
    <w:rsid w:val="00260979"/>
    <w:rsid w:val="002629D8"/>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1DDE"/>
    <w:rsid w:val="002A2B10"/>
    <w:rsid w:val="002A3F66"/>
    <w:rsid w:val="002A51FB"/>
    <w:rsid w:val="002A7DE8"/>
    <w:rsid w:val="002B0230"/>
    <w:rsid w:val="002B169C"/>
    <w:rsid w:val="002B1753"/>
    <w:rsid w:val="002B2601"/>
    <w:rsid w:val="002B33AE"/>
    <w:rsid w:val="002B3FD7"/>
    <w:rsid w:val="002B4FD3"/>
    <w:rsid w:val="002B5BF1"/>
    <w:rsid w:val="002B6906"/>
    <w:rsid w:val="002C11F4"/>
    <w:rsid w:val="002C1A49"/>
    <w:rsid w:val="002C3067"/>
    <w:rsid w:val="002C3DC9"/>
    <w:rsid w:val="002C41CE"/>
    <w:rsid w:val="002C4B0C"/>
    <w:rsid w:val="002C5159"/>
    <w:rsid w:val="002C7420"/>
    <w:rsid w:val="002D21C1"/>
    <w:rsid w:val="002D6FB3"/>
    <w:rsid w:val="002E0F99"/>
    <w:rsid w:val="002E3BFB"/>
    <w:rsid w:val="002E6804"/>
    <w:rsid w:val="002E7814"/>
    <w:rsid w:val="002E7E44"/>
    <w:rsid w:val="002F050A"/>
    <w:rsid w:val="002F1B7C"/>
    <w:rsid w:val="002F1C78"/>
    <w:rsid w:val="002F272A"/>
    <w:rsid w:val="002F4029"/>
    <w:rsid w:val="002F7B11"/>
    <w:rsid w:val="002F7DFA"/>
    <w:rsid w:val="00302920"/>
    <w:rsid w:val="00303819"/>
    <w:rsid w:val="00303C07"/>
    <w:rsid w:val="00304816"/>
    <w:rsid w:val="00306079"/>
    <w:rsid w:val="00306178"/>
    <w:rsid w:val="00306656"/>
    <w:rsid w:val="00306819"/>
    <w:rsid w:val="00310FE6"/>
    <w:rsid w:val="003132B8"/>
    <w:rsid w:val="003142AA"/>
    <w:rsid w:val="00314674"/>
    <w:rsid w:val="003158D9"/>
    <w:rsid w:val="00315B28"/>
    <w:rsid w:val="00315F73"/>
    <w:rsid w:val="003220C5"/>
    <w:rsid w:val="00322FE2"/>
    <w:rsid w:val="003243DF"/>
    <w:rsid w:val="0032613C"/>
    <w:rsid w:val="00332F4B"/>
    <w:rsid w:val="0033688A"/>
    <w:rsid w:val="0034083F"/>
    <w:rsid w:val="00340E1B"/>
    <w:rsid w:val="00342007"/>
    <w:rsid w:val="00342A05"/>
    <w:rsid w:val="00343C14"/>
    <w:rsid w:val="0034571A"/>
    <w:rsid w:val="003461BE"/>
    <w:rsid w:val="00346264"/>
    <w:rsid w:val="0034626D"/>
    <w:rsid w:val="003467FA"/>
    <w:rsid w:val="0034754C"/>
    <w:rsid w:val="003511FF"/>
    <w:rsid w:val="00352173"/>
    <w:rsid w:val="0035248C"/>
    <w:rsid w:val="00352C02"/>
    <w:rsid w:val="00356BBD"/>
    <w:rsid w:val="00361A4D"/>
    <w:rsid w:val="00362DD2"/>
    <w:rsid w:val="00363705"/>
    <w:rsid w:val="00364627"/>
    <w:rsid w:val="003671E3"/>
    <w:rsid w:val="00372BA9"/>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B5C31"/>
    <w:rsid w:val="003C1539"/>
    <w:rsid w:val="003C4C68"/>
    <w:rsid w:val="003C61E9"/>
    <w:rsid w:val="003D0C5C"/>
    <w:rsid w:val="003D23D3"/>
    <w:rsid w:val="003D291C"/>
    <w:rsid w:val="003D4FC4"/>
    <w:rsid w:val="003D5045"/>
    <w:rsid w:val="003D5396"/>
    <w:rsid w:val="003D54AF"/>
    <w:rsid w:val="003E1569"/>
    <w:rsid w:val="003E34CE"/>
    <w:rsid w:val="003E6D22"/>
    <w:rsid w:val="003F1882"/>
    <w:rsid w:val="003F54A7"/>
    <w:rsid w:val="003F7CBC"/>
    <w:rsid w:val="00400DB5"/>
    <w:rsid w:val="00401F00"/>
    <w:rsid w:val="00402004"/>
    <w:rsid w:val="00403183"/>
    <w:rsid w:val="00403CD3"/>
    <w:rsid w:val="00403CF1"/>
    <w:rsid w:val="00403F3A"/>
    <w:rsid w:val="00405554"/>
    <w:rsid w:val="004057C1"/>
    <w:rsid w:val="00406345"/>
    <w:rsid w:val="00407D7D"/>
    <w:rsid w:val="00413AB2"/>
    <w:rsid w:val="00420E6B"/>
    <w:rsid w:val="00425A45"/>
    <w:rsid w:val="00426D85"/>
    <w:rsid w:val="004279EE"/>
    <w:rsid w:val="00431322"/>
    <w:rsid w:val="0043227D"/>
    <w:rsid w:val="004326AF"/>
    <w:rsid w:val="00432C34"/>
    <w:rsid w:val="004336AF"/>
    <w:rsid w:val="00440B67"/>
    <w:rsid w:val="00441727"/>
    <w:rsid w:val="00444F1A"/>
    <w:rsid w:val="004504B2"/>
    <w:rsid w:val="00450514"/>
    <w:rsid w:val="00450EF3"/>
    <w:rsid w:val="004528ED"/>
    <w:rsid w:val="00454D26"/>
    <w:rsid w:val="0045564F"/>
    <w:rsid w:val="004563AD"/>
    <w:rsid w:val="00461528"/>
    <w:rsid w:val="0046339E"/>
    <w:rsid w:val="00463C19"/>
    <w:rsid w:val="00464ED3"/>
    <w:rsid w:val="0046591A"/>
    <w:rsid w:val="004678FC"/>
    <w:rsid w:val="0047135E"/>
    <w:rsid w:val="004758CA"/>
    <w:rsid w:val="004767C3"/>
    <w:rsid w:val="0048065B"/>
    <w:rsid w:val="004833BA"/>
    <w:rsid w:val="00483DE2"/>
    <w:rsid w:val="00485704"/>
    <w:rsid w:val="004858F5"/>
    <w:rsid w:val="004861EC"/>
    <w:rsid w:val="004865DF"/>
    <w:rsid w:val="00486AE4"/>
    <w:rsid w:val="00487D1F"/>
    <w:rsid w:val="004920E6"/>
    <w:rsid w:val="00492E13"/>
    <w:rsid w:val="00497233"/>
    <w:rsid w:val="004A1B30"/>
    <w:rsid w:val="004A3525"/>
    <w:rsid w:val="004A3FD9"/>
    <w:rsid w:val="004B357D"/>
    <w:rsid w:val="004B36F4"/>
    <w:rsid w:val="004B439A"/>
    <w:rsid w:val="004B6E1D"/>
    <w:rsid w:val="004B79D2"/>
    <w:rsid w:val="004C093A"/>
    <w:rsid w:val="004C0B12"/>
    <w:rsid w:val="004C262D"/>
    <w:rsid w:val="004C790D"/>
    <w:rsid w:val="004D1C32"/>
    <w:rsid w:val="004D2062"/>
    <w:rsid w:val="004D2D1F"/>
    <w:rsid w:val="004D44EE"/>
    <w:rsid w:val="004D48AE"/>
    <w:rsid w:val="004D4B3A"/>
    <w:rsid w:val="004D5A91"/>
    <w:rsid w:val="004E0F33"/>
    <w:rsid w:val="004E1657"/>
    <w:rsid w:val="004E1F9F"/>
    <w:rsid w:val="004E27B3"/>
    <w:rsid w:val="004E43D4"/>
    <w:rsid w:val="004E460B"/>
    <w:rsid w:val="004E4CDA"/>
    <w:rsid w:val="004E4E6F"/>
    <w:rsid w:val="004F479D"/>
    <w:rsid w:val="004F48A6"/>
    <w:rsid w:val="004F514F"/>
    <w:rsid w:val="005011A0"/>
    <w:rsid w:val="005014FE"/>
    <w:rsid w:val="00501A85"/>
    <w:rsid w:val="00502A61"/>
    <w:rsid w:val="00510CA3"/>
    <w:rsid w:val="005111F1"/>
    <w:rsid w:val="005140B4"/>
    <w:rsid w:val="0051514E"/>
    <w:rsid w:val="00524C75"/>
    <w:rsid w:val="00525A69"/>
    <w:rsid w:val="00530606"/>
    <w:rsid w:val="00532C18"/>
    <w:rsid w:val="00535E37"/>
    <w:rsid w:val="005402AA"/>
    <w:rsid w:val="005411A0"/>
    <w:rsid w:val="00542323"/>
    <w:rsid w:val="0054683D"/>
    <w:rsid w:val="00547579"/>
    <w:rsid w:val="005500FA"/>
    <w:rsid w:val="00552D6D"/>
    <w:rsid w:val="005562CA"/>
    <w:rsid w:val="0055743F"/>
    <w:rsid w:val="00557561"/>
    <w:rsid w:val="0056035C"/>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87E2A"/>
    <w:rsid w:val="00590CE6"/>
    <w:rsid w:val="00592D6C"/>
    <w:rsid w:val="00593793"/>
    <w:rsid w:val="00594847"/>
    <w:rsid w:val="00596C4D"/>
    <w:rsid w:val="0059722B"/>
    <w:rsid w:val="005A154A"/>
    <w:rsid w:val="005A2140"/>
    <w:rsid w:val="005A25CA"/>
    <w:rsid w:val="005A26F6"/>
    <w:rsid w:val="005A60E9"/>
    <w:rsid w:val="005B4F4F"/>
    <w:rsid w:val="005B5C4F"/>
    <w:rsid w:val="005C5AA9"/>
    <w:rsid w:val="005C5FB1"/>
    <w:rsid w:val="005C7806"/>
    <w:rsid w:val="005C7A6A"/>
    <w:rsid w:val="005D1519"/>
    <w:rsid w:val="005D1943"/>
    <w:rsid w:val="005D1F62"/>
    <w:rsid w:val="005D20DD"/>
    <w:rsid w:val="005D65DB"/>
    <w:rsid w:val="005D6A3B"/>
    <w:rsid w:val="005E0CC3"/>
    <w:rsid w:val="005E18DE"/>
    <w:rsid w:val="005E30A2"/>
    <w:rsid w:val="005E3E9D"/>
    <w:rsid w:val="005E442C"/>
    <w:rsid w:val="005E491F"/>
    <w:rsid w:val="005E5183"/>
    <w:rsid w:val="005E6C47"/>
    <w:rsid w:val="005E796C"/>
    <w:rsid w:val="005E7C8C"/>
    <w:rsid w:val="005F144C"/>
    <w:rsid w:val="005F2EC0"/>
    <w:rsid w:val="005F7112"/>
    <w:rsid w:val="005F7EAC"/>
    <w:rsid w:val="006023F8"/>
    <w:rsid w:val="00603757"/>
    <w:rsid w:val="00604E5B"/>
    <w:rsid w:val="0061191E"/>
    <w:rsid w:val="00617767"/>
    <w:rsid w:val="00623510"/>
    <w:rsid w:val="00625E82"/>
    <w:rsid w:val="006263F7"/>
    <w:rsid w:val="00627C31"/>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66484"/>
    <w:rsid w:val="00673683"/>
    <w:rsid w:val="00674F6F"/>
    <w:rsid w:val="00675E2D"/>
    <w:rsid w:val="00680025"/>
    <w:rsid w:val="00681423"/>
    <w:rsid w:val="00683E80"/>
    <w:rsid w:val="00685AA4"/>
    <w:rsid w:val="00691822"/>
    <w:rsid w:val="0069310D"/>
    <w:rsid w:val="0069585B"/>
    <w:rsid w:val="006967EB"/>
    <w:rsid w:val="00696B41"/>
    <w:rsid w:val="006976F9"/>
    <w:rsid w:val="006A0828"/>
    <w:rsid w:val="006A097C"/>
    <w:rsid w:val="006A11FF"/>
    <w:rsid w:val="006A12CA"/>
    <w:rsid w:val="006A1754"/>
    <w:rsid w:val="006A2CE0"/>
    <w:rsid w:val="006A4C0C"/>
    <w:rsid w:val="006A7F72"/>
    <w:rsid w:val="006B2C14"/>
    <w:rsid w:val="006B337B"/>
    <w:rsid w:val="006B39CF"/>
    <w:rsid w:val="006B39E1"/>
    <w:rsid w:val="006B62F2"/>
    <w:rsid w:val="006B64D8"/>
    <w:rsid w:val="006B7A49"/>
    <w:rsid w:val="006C0226"/>
    <w:rsid w:val="006C0913"/>
    <w:rsid w:val="006C3AE9"/>
    <w:rsid w:val="006D4271"/>
    <w:rsid w:val="006D49F7"/>
    <w:rsid w:val="006D604B"/>
    <w:rsid w:val="006E097D"/>
    <w:rsid w:val="006E2F8E"/>
    <w:rsid w:val="006E4CEE"/>
    <w:rsid w:val="006E5186"/>
    <w:rsid w:val="006E669E"/>
    <w:rsid w:val="006E6CAC"/>
    <w:rsid w:val="006E7FD1"/>
    <w:rsid w:val="006F080C"/>
    <w:rsid w:val="006F12D4"/>
    <w:rsid w:val="006F4DC7"/>
    <w:rsid w:val="006F65B6"/>
    <w:rsid w:val="00704B20"/>
    <w:rsid w:val="00707896"/>
    <w:rsid w:val="00707D47"/>
    <w:rsid w:val="00712E4A"/>
    <w:rsid w:val="0071374F"/>
    <w:rsid w:val="007147FE"/>
    <w:rsid w:val="007151E5"/>
    <w:rsid w:val="0071780E"/>
    <w:rsid w:val="00721FFB"/>
    <w:rsid w:val="0072411A"/>
    <w:rsid w:val="007252A5"/>
    <w:rsid w:val="00727B3E"/>
    <w:rsid w:val="00730657"/>
    <w:rsid w:val="00730BCC"/>
    <w:rsid w:val="007342BE"/>
    <w:rsid w:val="00735954"/>
    <w:rsid w:val="00735D66"/>
    <w:rsid w:val="0074021F"/>
    <w:rsid w:val="007412E4"/>
    <w:rsid w:val="00741520"/>
    <w:rsid w:val="0074162E"/>
    <w:rsid w:val="00743102"/>
    <w:rsid w:val="007435DA"/>
    <w:rsid w:val="00743D37"/>
    <w:rsid w:val="007440E6"/>
    <w:rsid w:val="00747071"/>
    <w:rsid w:val="007477C7"/>
    <w:rsid w:val="007505AB"/>
    <w:rsid w:val="00750759"/>
    <w:rsid w:val="00751669"/>
    <w:rsid w:val="007523F3"/>
    <w:rsid w:val="0075240C"/>
    <w:rsid w:val="00757BBD"/>
    <w:rsid w:val="00757E62"/>
    <w:rsid w:val="00760235"/>
    <w:rsid w:val="00760860"/>
    <w:rsid w:val="00760F87"/>
    <w:rsid w:val="00761362"/>
    <w:rsid w:val="007622E3"/>
    <w:rsid w:val="00764CA6"/>
    <w:rsid w:val="00765DA1"/>
    <w:rsid w:val="007738EF"/>
    <w:rsid w:val="00773F62"/>
    <w:rsid w:val="00774778"/>
    <w:rsid w:val="00774A55"/>
    <w:rsid w:val="0077579E"/>
    <w:rsid w:val="00775F62"/>
    <w:rsid w:val="00776D99"/>
    <w:rsid w:val="00776F4C"/>
    <w:rsid w:val="00782A9D"/>
    <w:rsid w:val="007840FE"/>
    <w:rsid w:val="00785A93"/>
    <w:rsid w:val="00785E9E"/>
    <w:rsid w:val="007904DC"/>
    <w:rsid w:val="007925D2"/>
    <w:rsid w:val="0079330A"/>
    <w:rsid w:val="00793FA6"/>
    <w:rsid w:val="0079546F"/>
    <w:rsid w:val="00795B08"/>
    <w:rsid w:val="00796D5B"/>
    <w:rsid w:val="007973FB"/>
    <w:rsid w:val="007A0662"/>
    <w:rsid w:val="007A2036"/>
    <w:rsid w:val="007A5D24"/>
    <w:rsid w:val="007A6665"/>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282F"/>
    <w:rsid w:val="007E38A9"/>
    <w:rsid w:val="007E39A0"/>
    <w:rsid w:val="007E4111"/>
    <w:rsid w:val="007E4AC6"/>
    <w:rsid w:val="007E4E93"/>
    <w:rsid w:val="007F1651"/>
    <w:rsid w:val="007F2805"/>
    <w:rsid w:val="007F487D"/>
    <w:rsid w:val="007F4AE5"/>
    <w:rsid w:val="0080517E"/>
    <w:rsid w:val="008068CE"/>
    <w:rsid w:val="00806D0C"/>
    <w:rsid w:val="00810A67"/>
    <w:rsid w:val="00811D65"/>
    <w:rsid w:val="008125FA"/>
    <w:rsid w:val="00815A3F"/>
    <w:rsid w:val="00816046"/>
    <w:rsid w:val="00816CF7"/>
    <w:rsid w:val="00821408"/>
    <w:rsid w:val="00827F8C"/>
    <w:rsid w:val="00830982"/>
    <w:rsid w:val="00831420"/>
    <w:rsid w:val="00832182"/>
    <w:rsid w:val="00832C27"/>
    <w:rsid w:val="0083482A"/>
    <w:rsid w:val="00834C83"/>
    <w:rsid w:val="0083606D"/>
    <w:rsid w:val="008378CC"/>
    <w:rsid w:val="00843222"/>
    <w:rsid w:val="008508D1"/>
    <w:rsid w:val="00854B18"/>
    <w:rsid w:val="00854D47"/>
    <w:rsid w:val="00856039"/>
    <w:rsid w:val="00856A8D"/>
    <w:rsid w:val="00856CD7"/>
    <w:rsid w:val="008577D2"/>
    <w:rsid w:val="00857841"/>
    <w:rsid w:val="00861B02"/>
    <w:rsid w:val="00863D4A"/>
    <w:rsid w:val="00863DA8"/>
    <w:rsid w:val="00863DCE"/>
    <w:rsid w:val="00864128"/>
    <w:rsid w:val="008648DF"/>
    <w:rsid w:val="0086518D"/>
    <w:rsid w:val="008657DF"/>
    <w:rsid w:val="008711C6"/>
    <w:rsid w:val="008737F8"/>
    <w:rsid w:val="008741CD"/>
    <w:rsid w:val="00874FEC"/>
    <w:rsid w:val="00876171"/>
    <w:rsid w:val="00880316"/>
    <w:rsid w:val="00880C1E"/>
    <w:rsid w:val="00890F11"/>
    <w:rsid w:val="00893947"/>
    <w:rsid w:val="008942A8"/>
    <w:rsid w:val="0089468B"/>
    <w:rsid w:val="00896867"/>
    <w:rsid w:val="008A1289"/>
    <w:rsid w:val="008A24F2"/>
    <w:rsid w:val="008A64EE"/>
    <w:rsid w:val="008B01DD"/>
    <w:rsid w:val="008B03B6"/>
    <w:rsid w:val="008B0EE2"/>
    <w:rsid w:val="008B4E3B"/>
    <w:rsid w:val="008B652E"/>
    <w:rsid w:val="008C5BCD"/>
    <w:rsid w:val="008C7B9F"/>
    <w:rsid w:val="008D0385"/>
    <w:rsid w:val="008D089E"/>
    <w:rsid w:val="008D159A"/>
    <w:rsid w:val="008D1DE9"/>
    <w:rsid w:val="008D64DF"/>
    <w:rsid w:val="008D77EE"/>
    <w:rsid w:val="008E1F15"/>
    <w:rsid w:val="008E28D1"/>
    <w:rsid w:val="008E4713"/>
    <w:rsid w:val="008E5B48"/>
    <w:rsid w:val="008F01BD"/>
    <w:rsid w:val="008F0ACB"/>
    <w:rsid w:val="008F1C88"/>
    <w:rsid w:val="008F2A7D"/>
    <w:rsid w:val="009005B9"/>
    <w:rsid w:val="009006D9"/>
    <w:rsid w:val="00901336"/>
    <w:rsid w:val="00904850"/>
    <w:rsid w:val="009111A4"/>
    <w:rsid w:val="00911E5C"/>
    <w:rsid w:val="009121C3"/>
    <w:rsid w:val="00913142"/>
    <w:rsid w:val="00920BA2"/>
    <w:rsid w:val="00922755"/>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485E"/>
    <w:rsid w:val="009557C8"/>
    <w:rsid w:val="00955865"/>
    <w:rsid w:val="00955868"/>
    <w:rsid w:val="009619FE"/>
    <w:rsid w:val="009650CB"/>
    <w:rsid w:val="0096545B"/>
    <w:rsid w:val="009676A6"/>
    <w:rsid w:val="00967D3E"/>
    <w:rsid w:val="00970980"/>
    <w:rsid w:val="00970EF4"/>
    <w:rsid w:val="00973775"/>
    <w:rsid w:val="00973B9D"/>
    <w:rsid w:val="00974254"/>
    <w:rsid w:val="00974AD0"/>
    <w:rsid w:val="00974ED0"/>
    <w:rsid w:val="009759CD"/>
    <w:rsid w:val="0098458D"/>
    <w:rsid w:val="00985134"/>
    <w:rsid w:val="00986414"/>
    <w:rsid w:val="00986E5F"/>
    <w:rsid w:val="00987C86"/>
    <w:rsid w:val="00990DA0"/>
    <w:rsid w:val="00993028"/>
    <w:rsid w:val="00993F0E"/>
    <w:rsid w:val="00994504"/>
    <w:rsid w:val="00995786"/>
    <w:rsid w:val="00996FB3"/>
    <w:rsid w:val="009A016B"/>
    <w:rsid w:val="009A33D2"/>
    <w:rsid w:val="009A78CB"/>
    <w:rsid w:val="009A7AAB"/>
    <w:rsid w:val="009B04D3"/>
    <w:rsid w:val="009B359F"/>
    <w:rsid w:val="009B7B08"/>
    <w:rsid w:val="009C114D"/>
    <w:rsid w:val="009C1772"/>
    <w:rsid w:val="009C3ABF"/>
    <w:rsid w:val="009C4BA2"/>
    <w:rsid w:val="009D09E0"/>
    <w:rsid w:val="009D2E89"/>
    <w:rsid w:val="009D6309"/>
    <w:rsid w:val="009D6D72"/>
    <w:rsid w:val="009E1346"/>
    <w:rsid w:val="009E230A"/>
    <w:rsid w:val="009E380A"/>
    <w:rsid w:val="009E4AD1"/>
    <w:rsid w:val="009E6104"/>
    <w:rsid w:val="009F032C"/>
    <w:rsid w:val="009F1714"/>
    <w:rsid w:val="009F2AFF"/>
    <w:rsid w:val="009F342B"/>
    <w:rsid w:val="009F4D9D"/>
    <w:rsid w:val="009F5C6E"/>
    <w:rsid w:val="009F6863"/>
    <w:rsid w:val="00A00A4A"/>
    <w:rsid w:val="00A010DB"/>
    <w:rsid w:val="00A03CD3"/>
    <w:rsid w:val="00A06152"/>
    <w:rsid w:val="00A073CB"/>
    <w:rsid w:val="00A07CD1"/>
    <w:rsid w:val="00A129AB"/>
    <w:rsid w:val="00A12AA4"/>
    <w:rsid w:val="00A13E84"/>
    <w:rsid w:val="00A144B3"/>
    <w:rsid w:val="00A14DA2"/>
    <w:rsid w:val="00A1641A"/>
    <w:rsid w:val="00A1734A"/>
    <w:rsid w:val="00A17C17"/>
    <w:rsid w:val="00A20AD6"/>
    <w:rsid w:val="00A22201"/>
    <w:rsid w:val="00A23736"/>
    <w:rsid w:val="00A2744C"/>
    <w:rsid w:val="00A275F0"/>
    <w:rsid w:val="00A27726"/>
    <w:rsid w:val="00A27FCC"/>
    <w:rsid w:val="00A300C0"/>
    <w:rsid w:val="00A30B96"/>
    <w:rsid w:val="00A32195"/>
    <w:rsid w:val="00A327C7"/>
    <w:rsid w:val="00A3322C"/>
    <w:rsid w:val="00A34344"/>
    <w:rsid w:val="00A362F7"/>
    <w:rsid w:val="00A4234E"/>
    <w:rsid w:val="00A441C8"/>
    <w:rsid w:val="00A52208"/>
    <w:rsid w:val="00A5276D"/>
    <w:rsid w:val="00A52DC2"/>
    <w:rsid w:val="00A56331"/>
    <w:rsid w:val="00A56910"/>
    <w:rsid w:val="00A64826"/>
    <w:rsid w:val="00A64D3E"/>
    <w:rsid w:val="00A65914"/>
    <w:rsid w:val="00A66C1A"/>
    <w:rsid w:val="00A67A37"/>
    <w:rsid w:val="00A67B83"/>
    <w:rsid w:val="00A70500"/>
    <w:rsid w:val="00A71F86"/>
    <w:rsid w:val="00A725B6"/>
    <w:rsid w:val="00A737AA"/>
    <w:rsid w:val="00A753AD"/>
    <w:rsid w:val="00A76E1F"/>
    <w:rsid w:val="00A801C0"/>
    <w:rsid w:val="00A8112B"/>
    <w:rsid w:val="00A8191A"/>
    <w:rsid w:val="00A83AC6"/>
    <w:rsid w:val="00A859F2"/>
    <w:rsid w:val="00A9261D"/>
    <w:rsid w:val="00A9447F"/>
    <w:rsid w:val="00A97378"/>
    <w:rsid w:val="00A97F9D"/>
    <w:rsid w:val="00AA0811"/>
    <w:rsid w:val="00AA443B"/>
    <w:rsid w:val="00AB1889"/>
    <w:rsid w:val="00AB240D"/>
    <w:rsid w:val="00AB315D"/>
    <w:rsid w:val="00AB6528"/>
    <w:rsid w:val="00AC2E67"/>
    <w:rsid w:val="00AC4256"/>
    <w:rsid w:val="00AC5E38"/>
    <w:rsid w:val="00AC664E"/>
    <w:rsid w:val="00AC7714"/>
    <w:rsid w:val="00AC7858"/>
    <w:rsid w:val="00AC7E93"/>
    <w:rsid w:val="00AD1222"/>
    <w:rsid w:val="00AD2261"/>
    <w:rsid w:val="00AD2C66"/>
    <w:rsid w:val="00AD3DB6"/>
    <w:rsid w:val="00AD48C6"/>
    <w:rsid w:val="00AD4C26"/>
    <w:rsid w:val="00AD5D5A"/>
    <w:rsid w:val="00AD6EDC"/>
    <w:rsid w:val="00AE7CC8"/>
    <w:rsid w:val="00AF2119"/>
    <w:rsid w:val="00AF2A7D"/>
    <w:rsid w:val="00AF5AAE"/>
    <w:rsid w:val="00AF607E"/>
    <w:rsid w:val="00AF7144"/>
    <w:rsid w:val="00B004D5"/>
    <w:rsid w:val="00B009F5"/>
    <w:rsid w:val="00B00A6E"/>
    <w:rsid w:val="00B00B03"/>
    <w:rsid w:val="00B02E32"/>
    <w:rsid w:val="00B05AAC"/>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3993"/>
    <w:rsid w:val="00B3435C"/>
    <w:rsid w:val="00B363DC"/>
    <w:rsid w:val="00B369D2"/>
    <w:rsid w:val="00B426E5"/>
    <w:rsid w:val="00B45096"/>
    <w:rsid w:val="00B45EE4"/>
    <w:rsid w:val="00B47A47"/>
    <w:rsid w:val="00B518D6"/>
    <w:rsid w:val="00B55CBB"/>
    <w:rsid w:val="00B634D7"/>
    <w:rsid w:val="00B63BA0"/>
    <w:rsid w:val="00B63CE8"/>
    <w:rsid w:val="00B644FE"/>
    <w:rsid w:val="00B64C3D"/>
    <w:rsid w:val="00B64F0F"/>
    <w:rsid w:val="00B658E6"/>
    <w:rsid w:val="00B66555"/>
    <w:rsid w:val="00B67260"/>
    <w:rsid w:val="00B672B3"/>
    <w:rsid w:val="00B70ACD"/>
    <w:rsid w:val="00B72845"/>
    <w:rsid w:val="00B728CE"/>
    <w:rsid w:val="00B72A52"/>
    <w:rsid w:val="00B73950"/>
    <w:rsid w:val="00B77A49"/>
    <w:rsid w:val="00B82700"/>
    <w:rsid w:val="00B843D7"/>
    <w:rsid w:val="00B8487C"/>
    <w:rsid w:val="00B86E35"/>
    <w:rsid w:val="00B87351"/>
    <w:rsid w:val="00B907A2"/>
    <w:rsid w:val="00B91EE0"/>
    <w:rsid w:val="00B92B5D"/>
    <w:rsid w:val="00B94EE6"/>
    <w:rsid w:val="00B961CE"/>
    <w:rsid w:val="00B96C79"/>
    <w:rsid w:val="00BA172B"/>
    <w:rsid w:val="00BA190A"/>
    <w:rsid w:val="00BA6051"/>
    <w:rsid w:val="00BA718E"/>
    <w:rsid w:val="00BB16A8"/>
    <w:rsid w:val="00BC1FA9"/>
    <w:rsid w:val="00BC2C86"/>
    <w:rsid w:val="00BC3D89"/>
    <w:rsid w:val="00BC405E"/>
    <w:rsid w:val="00BC70FE"/>
    <w:rsid w:val="00BD1FC8"/>
    <w:rsid w:val="00BD2E3C"/>
    <w:rsid w:val="00BD4BFF"/>
    <w:rsid w:val="00BD65D4"/>
    <w:rsid w:val="00BD7352"/>
    <w:rsid w:val="00BD7E0E"/>
    <w:rsid w:val="00BE095C"/>
    <w:rsid w:val="00BE19BB"/>
    <w:rsid w:val="00BE2E43"/>
    <w:rsid w:val="00BE41D8"/>
    <w:rsid w:val="00BE448D"/>
    <w:rsid w:val="00BE659A"/>
    <w:rsid w:val="00BE67A5"/>
    <w:rsid w:val="00BF00C8"/>
    <w:rsid w:val="00BF0BC4"/>
    <w:rsid w:val="00BF2D57"/>
    <w:rsid w:val="00BF2DE2"/>
    <w:rsid w:val="00BF3C7E"/>
    <w:rsid w:val="00BF4168"/>
    <w:rsid w:val="00BF4CB5"/>
    <w:rsid w:val="00BF68C6"/>
    <w:rsid w:val="00C01300"/>
    <w:rsid w:val="00C01392"/>
    <w:rsid w:val="00C02A77"/>
    <w:rsid w:val="00C02E73"/>
    <w:rsid w:val="00C11BED"/>
    <w:rsid w:val="00C13503"/>
    <w:rsid w:val="00C1358F"/>
    <w:rsid w:val="00C17143"/>
    <w:rsid w:val="00C205C0"/>
    <w:rsid w:val="00C27A6A"/>
    <w:rsid w:val="00C27E57"/>
    <w:rsid w:val="00C31354"/>
    <w:rsid w:val="00C330D9"/>
    <w:rsid w:val="00C33AF8"/>
    <w:rsid w:val="00C34920"/>
    <w:rsid w:val="00C35025"/>
    <w:rsid w:val="00C36D30"/>
    <w:rsid w:val="00C376DA"/>
    <w:rsid w:val="00C42454"/>
    <w:rsid w:val="00C42B92"/>
    <w:rsid w:val="00C451FB"/>
    <w:rsid w:val="00C45FB5"/>
    <w:rsid w:val="00C477E5"/>
    <w:rsid w:val="00C50402"/>
    <w:rsid w:val="00C509D3"/>
    <w:rsid w:val="00C524E4"/>
    <w:rsid w:val="00C5497B"/>
    <w:rsid w:val="00C5570C"/>
    <w:rsid w:val="00C570D9"/>
    <w:rsid w:val="00C5738D"/>
    <w:rsid w:val="00C604B5"/>
    <w:rsid w:val="00C60A9E"/>
    <w:rsid w:val="00C60FC2"/>
    <w:rsid w:val="00C61990"/>
    <w:rsid w:val="00C61B70"/>
    <w:rsid w:val="00C62C05"/>
    <w:rsid w:val="00C639D6"/>
    <w:rsid w:val="00C63A12"/>
    <w:rsid w:val="00C64AF8"/>
    <w:rsid w:val="00C65160"/>
    <w:rsid w:val="00C66905"/>
    <w:rsid w:val="00C677B2"/>
    <w:rsid w:val="00C70412"/>
    <w:rsid w:val="00C70DE1"/>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2BC"/>
    <w:rsid w:val="00C9759C"/>
    <w:rsid w:val="00C97B39"/>
    <w:rsid w:val="00CA26AB"/>
    <w:rsid w:val="00CA2D18"/>
    <w:rsid w:val="00CA5275"/>
    <w:rsid w:val="00CA73D7"/>
    <w:rsid w:val="00CA764E"/>
    <w:rsid w:val="00CA7D93"/>
    <w:rsid w:val="00CB435C"/>
    <w:rsid w:val="00CB6BBE"/>
    <w:rsid w:val="00CB6E01"/>
    <w:rsid w:val="00CC27C6"/>
    <w:rsid w:val="00CC4957"/>
    <w:rsid w:val="00CC6AC6"/>
    <w:rsid w:val="00CC7189"/>
    <w:rsid w:val="00CC77D3"/>
    <w:rsid w:val="00CC7A08"/>
    <w:rsid w:val="00CD283C"/>
    <w:rsid w:val="00CD38B2"/>
    <w:rsid w:val="00CD6C65"/>
    <w:rsid w:val="00CD6CCD"/>
    <w:rsid w:val="00CD725A"/>
    <w:rsid w:val="00CE078E"/>
    <w:rsid w:val="00CE0B12"/>
    <w:rsid w:val="00CE2369"/>
    <w:rsid w:val="00CE32BC"/>
    <w:rsid w:val="00CE5AFD"/>
    <w:rsid w:val="00CE6387"/>
    <w:rsid w:val="00CE6A3D"/>
    <w:rsid w:val="00CF09A2"/>
    <w:rsid w:val="00CF0D6E"/>
    <w:rsid w:val="00CF1569"/>
    <w:rsid w:val="00CF1724"/>
    <w:rsid w:val="00CF6281"/>
    <w:rsid w:val="00CF6963"/>
    <w:rsid w:val="00CF7A40"/>
    <w:rsid w:val="00D015CC"/>
    <w:rsid w:val="00D0212A"/>
    <w:rsid w:val="00D02799"/>
    <w:rsid w:val="00D032B5"/>
    <w:rsid w:val="00D03D1E"/>
    <w:rsid w:val="00D0459A"/>
    <w:rsid w:val="00D05080"/>
    <w:rsid w:val="00D11F9D"/>
    <w:rsid w:val="00D17E72"/>
    <w:rsid w:val="00D2016B"/>
    <w:rsid w:val="00D2051E"/>
    <w:rsid w:val="00D30F24"/>
    <w:rsid w:val="00D3182D"/>
    <w:rsid w:val="00D35936"/>
    <w:rsid w:val="00D36F23"/>
    <w:rsid w:val="00D40336"/>
    <w:rsid w:val="00D405AF"/>
    <w:rsid w:val="00D42064"/>
    <w:rsid w:val="00D42CBF"/>
    <w:rsid w:val="00D45E44"/>
    <w:rsid w:val="00D474E6"/>
    <w:rsid w:val="00D47544"/>
    <w:rsid w:val="00D50443"/>
    <w:rsid w:val="00D5251C"/>
    <w:rsid w:val="00D52A2A"/>
    <w:rsid w:val="00D533CE"/>
    <w:rsid w:val="00D5545F"/>
    <w:rsid w:val="00D55C46"/>
    <w:rsid w:val="00D55ECF"/>
    <w:rsid w:val="00D56339"/>
    <w:rsid w:val="00D578CC"/>
    <w:rsid w:val="00D604E4"/>
    <w:rsid w:val="00D6125F"/>
    <w:rsid w:val="00D62513"/>
    <w:rsid w:val="00D62643"/>
    <w:rsid w:val="00D62858"/>
    <w:rsid w:val="00D62D01"/>
    <w:rsid w:val="00D64A87"/>
    <w:rsid w:val="00D67ABF"/>
    <w:rsid w:val="00D7299C"/>
    <w:rsid w:val="00D7372D"/>
    <w:rsid w:val="00D74498"/>
    <w:rsid w:val="00D77B5E"/>
    <w:rsid w:val="00D82099"/>
    <w:rsid w:val="00D85E45"/>
    <w:rsid w:val="00D9078D"/>
    <w:rsid w:val="00D962B0"/>
    <w:rsid w:val="00D964A7"/>
    <w:rsid w:val="00DA3E0F"/>
    <w:rsid w:val="00DA4F3A"/>
    <w:rsid w:val="00DA6789"/>
    <w:rsid w:val="00DA7EB5"/>
    <w:rsid w:val="00DB633C"/>
    <w:rsid w:val="00DB70D2"/>
    <w:rsid w:val="00DB79B1"/>
    <w:rsid w:val="00DB7F99"/>
    <w:rsid w:val="00DC028D"/>
    <w:rsid w:val="00DC2BA8"/>
    <w:rsid w:val="00DC42A9"/>
    <w:rsid w:val="00DD29EF"/>
    <w:rsid w:val="00DD4C79"/>
    <w:rsid w:val="00DD6CF4"/>
    <w:rsid w:val="00DD7658"/>
    <w:rsid w:val="00DE0D1B"/>
    <w:rsid w:val="00DE3C4C"/>
    <w:rsid w:val="00DE43AC"/>
    <w:rsid w:val="00DE57E2"/>
    <w:rsid w:val="00DE5A66"/>
    <w:rsid w:val="00DE61AF"/>
    <w:rsid w:val="00DE751B"/>
    <w:rsid w:val="00DF04BF"/>
    <w:rsid w:val="00DF6469"/>
    <w:rsid w:val="00E00FCE"/>
    <w:rsid w:val="00E023B6"/>
    <w:rsid w:val="00E04F82"/>
    <w:rsid w:val="00E05C56"/>
    <w:rsid w:val="00E0676C"/>
    <w:rsid w:val="00E10E35"/>
    <w:rsid w:val="00E15316"/>
    <w:rsid w:val="00E16932"/>
    <w:rsid w:val="00E16D1E"/>
    <w:rsid w:val="00E24A3B"/>
    <w:rsid w:val="00E26BA4"/>
    <w:rsid w:val="00E2792D"/>
    <w:rsid w:val="00E30732"/>
    <w:rsid w:val="00E30D9B"/>
    <w:rsid w:val="00E33CD5"/>
    <w:rsid w:val="00E34AC3"/>
    <w:rsid w:val="00E351CB"/>
    <w:rsid w:val="00E35219"/>
    <w:rsid w:val="00E35E08"/>
    <w:rsid w:val="00E37105"/>
    <w:rsid w:val="00E42A2E"/>
    <w:rsid w:val="00E441F7"/>
    <w:rsid w:val="00E46FB6"/>
    <w:rsid w:val="00E4741B"/>
    <w:rsid w:val="00E477A5"/>
    <w:rsid w:val="00E532AC"/>
    <w:rsid w:val="00E535E9"/>
    <w:rsid w:val="00E57DE3"/>
    <w:rsid w:val="00E615B8"/>
    <w:rsid w:val="00E666B9"/>
    <w:rsid w:val="00E67DB5"/>
    <w:rsid w:val="00E700AF"/>
    <w:rsid w:val="00E72F94"/>
    <w:rsid w:val="00E80AB6"/>
    <w:rsid w:val="00E8785D"/>
    <w:rsid w:val="00E9186C"/>
    <w:rsid w:val="00E9238B"/>
    <w:rsid w:val="00E92A0D"/>
    <w:rsid w:val="00E93832"/>
    <w:rsid w:val="00E93CB3"/>
    <w:rsid w:val="00E9499C"/>
    <w:rsid w:val="00E94A9C"/>
    <w:rsid w:val="00E9776E"/>
    <w:rsid w:val="00EA1AC4"/>
    <w:rsid w:val="00EA49BD"/>
    <w:rsid w:val="00EA5C10"/>
    <w:rsid w:val="00EA5DAA"/>
    <w:rsid w:val="00EA651E"/>
    <w:rsid w:val="00EA697D"/>
    <w:rsid w:val="00EA6A21"/>
    <w:rsid w:val="00EA7098"/>
    <w:rsid w:val="00EA70ED"/>
    <w:rsid w:val="00EB5A94"/>
    <w:rsid w:val="00EB6A81"/>
    <w:rsid w:val="00EC00D0"/>
    <w:rsid w:val="00EC0F24"/>
    <w:rsid w:val="00EC55DA"/>
    <w:rsid w:val="00EC779A"/>
    <w:rsid w:val="00ED085D"/>
    <w:rsid w:val="00ED2E2A"/>
    <w:rsid w:val="00ED702F"/>
    <w:rsid w:val="00ED70A1"/>
    <w:rsid w:val="00ED7C57"/>
    <w:rsid w:val="00EE000A"/>
    <w:rsid w:val="00EE16F2"/>
    <w:rsid w:val="00EE3DA6"/>
    <w:rsid w:val="00EF2BF9"/>
    <w:rsid w:val="00EF4456"/>
    <w:rsid w:val="00EF53B8"/>
    <w:rsid w:val="00EF5E01"/>
    <w:rsid w:val="00F02D15"/>
    <w:rsid w:val="00F02FDF"/>
    <w:rsid w:val="00F040EE"/>
    <w:rsid w:val="00F0527B"/>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9C3"/>
    <w:rsid w:val="00F46BFB"/>
    <w:rsid w:val="00F515EE"/>
    <w:rsid w:val="00F55611"/>
    <w:rsid w:val="00F55C20"/>
    <w:rsid w:val="00F61AC4"/>
    <w:rsid w:val="00F6264D"/>
    <w:rsid w:val="00F6291B"/>
    <w:rsid w:val="00F634E8"/>
    <w:rsid w:val="00F63BEF"/>
    <w:rsid w:val="00F654D2"/>
    <w:rsid w:val="00F67745"/>
    <w:rsid w:val="00F67EF6"/>
    <w:rsid w:val="00F70AB6"/>
    <w:rsid w:val="00F70B65"/>
    <w:rsid w:val="00F72199"/>
    <w:rsid w:val="00F73BAE"/>
    <w:rsid w:val="00F774E5"/>
    <w:rsid w:val="00F77624"/>
    <w:rsid w:val="00F807C2"/>
    <w:rsid w:val="00F80E6B"/>
    <w:rsid w:val="00F8256C"/>
    <w:rsid w:val="00F82CA6"/>
    <w:rsid w:val="00F834FC"/>
    <w:rsid w:val="00F91916"/>
    <w:rsid w:val="00F92FC6"/>
    <w:rsid w:val="00F94344"/>
    <w:rsid w:val="00F944CD"/>
    <w:rsid w:val="00F94937"/>
    <w:rsid w:val="00F962DC"/>
    <w:rsid w:val="00F97849"/>
    <w:rsid w:val="00FA131B"/>
    <w:rsid w:val="00FA16E8"/>
    <w:rsid w:val="00FA2906"/>
    <w:rsid w:val="00FA5B47"/>
    <w:rsid w:val="00FA5E0D"/>
    <w:rsid w:val="00FA6926"/>
    <w:rsid w:val="00FA7038"/>
    <w:rsid w:val="00FB00A9"/>
    <w:rsid w:val="00FB10A9"/>
    <w:rsid w:val="00FB39EC"/>
    <w:rsid w:val="00FB55C2"/>
    <w:rsid w:val="00FC3092"/>
    <w:rsid w:val="00FC3EAC"/>
    <w:rsid w:val="00FC5CEB"/>
    <w:rsid w:val="00FC6553"/>
    <w:rsid w:val="00FD06D6"/>
    <w:rsid w:val="00FD1839"/>
    <w:rsid w:val="00FD241B"/>
    <w:rsid w:val="00FD2A0F"/>
    <w:rsid w:val="00FD52F2"/>
    <w:rsid w:val="00FD692B"/>
    <w:rsid w:val="00FE17DC"/>
    <w:rsid w:val="00FE3066"/>
    <w:rsid w:val="00FE3648"/>
    <w:rsid w:val="00FE58F2"/>
    <w:rsid w:val="00FE7717"/>
    <w:rsid w:val="00FF0A27"/>
    <w:rsid w:val="00FF2069"/>
    <w:rsid w:val="00FF2F4E"/>
    <w:rsid w:val="00FF52E7"/>
    <w:rsid w:val="00FF56D6"/>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5F79D"/>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19471">
      <w:bodyDiv w:val="1"/>
      <w:marLeft w:val="0"/>
      <w:marRight w:val="0"/>
      <w:marTop w:val="0"/>
      <w:marBottom w:val="0"/>
      <w:divBdr>
        <w:top w:val="none" w:sz="0" w:space="0" w:color="auto"/>
        <w:left w:val="none" w:sz="0" w:space="0" w:color="auto"/>
        <w:bottom w:val="none" w:sz="0" w:space="0" w:color="auto"/>
        <w:right w:val="none" w:sz="0" w:space="0" w:color="auto"/>
      </w:divBdr>
      <w:divsChild>
        <w:div w:id="1108037818">
          <w:marLeft w:val="0"/>
          <w:marRight w:val="0"/>
          <w:marTop w:val="0"/>
          <w:marBottom w:val="0"/>
          <w:divBdr>
            <w:top w:val="none" w:sz="0" w:space="0" w:color="auto"/>
            <w:left w:val="none" w:sz="0" w:space="0" w:color="auto"/>
            <w:bottom w:val="none" w:sz="0" w:space="0" w:color="auto"/>
            <w:right w:val="none" w:sz="0" w:space="0" w:color="auto"/>
          </w:divBdr>
          <w:divsChild>
            <w:div w:id="1503357617">
              <w:marLeft w:val="0"/>
              <w:marRight w:val="0"/>
              <w:marTop w:val="0"/>
              <w:marBottom w:val="0"/>
              <w:divBdr>
                <w:top w:val="none" w:sz="0" w:space="0" w:color="auto"/>
                <w:left w:val="none" w:sz="0" w:space="0" w:color="auto"/>
                <w:bottom w:val="none" w:sz="0" w:space="0" w:color="auto"/>
                <w:right w:val="none" w:sz="0" w:space="0" w:color="auto"/>
              </w:divBdr>
              <w:divsChild>
                <w:div w:id="190752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538126351">
      <w:bodyDiv w:val="1"/>
      <w:marLeft w:val="0"/>
      <w:marRight w:val="0"/>
      <w:marTop w:val="0"/>
      <w:marBottom w:val="0"/>
      <w:divBdr>
        <w:top w:val="none" w:sz="0" w:space="0" w:color="auto"/>
        <w:left w:val="none" w:sz="0" w:space="0" w:color="auto"/>
        <w:bottom w:val="none" w:sz="0" w:space="0" w:color="auto"/>
        <w:right w:val="none" w:sz="0" w:space="0" w:color="auto"/>
      </w:divBdr>
      <w:divsChild>
        <w:div w:id="1906640887">
          <w:marLeft w:val="0"/>
          <w:marRight w:val="0"/>
          <w:marTop w:val="0"/>
          <w:marBottom w:val="0"/>
          <w:divBdr>
            <w:top w:val="none" w:sz="0" w:space="0" w:color="auto"/>
            <w:left w:val="none" w:sz="0" w:space="0" w:color="auto"/>
            <w:bottom w:val="none" w:sz="0" w:space="0" w:color="auto"/>
            <w:right w:val="none" w:sz="0" w:space="0" w:color="auto"/>
          </w:divBdr>
          <w:divsChild>
            <w:div w:id="533276210">
              <w:marLeft w:val="0"/>
              <w:marRight w:val="0"/>
              <w:marTop w:val="0"/>
              <w:marBottom w:val="0"/>
              <w:divBdr>
                <w:top w:val="none" w:sz="0" w:space="0" w:color="auto"/>
                <w:left w:val="none" w:sz="0" w:space="0" w:color="auto"/>
                <w:bottom w:val="none" w:sz="0" w:space="0" w:color="auto"/>
                <w:right w:val="none" w:sz="0" w:space="0" w:color="auto"/>
              </w:divBdr>
              <w:divsChild>
                <w:div w:id="206937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1006653">
      <w:bodyDiv w:val="1"/>
      <w:marLeft w:val="0"/>
      <w:marRight w:val="0"/>
      <w:marTop w:val="0"/>
      <w:marBottom w:val="0"/>
      <w:divBdr>
        <w:top w:val="none" w:sz="0" w:space="0" w:color="auto"/>
        <w:left w:val="none" w:sz="0" w:space="0" w:color="auto"/>
        <w:bottom w:val="none" w:sz="0" w:space="0" w:color="auto"/>
        <w:right w:val="none" w:sz="0" w:space="0" w:color="auto"/>
      </w:divBdr>
      <w:divsChild>
        <w:div w:id="2118598818">
          <w:marLeft w:val="0"/>
          <w:marRight w:val="0"/>
          <w:marTop w:val="0"/>
          <w:marBottom w:val="0"/>
          <w:divBdr>
            <w:top w:val="none" w:sz="0" w:space="0" w:color="auto"/>
            <w:left w:val="none" w:sz="0" w:space="0" w:color="auto"/>
            <w:bottom w:val="none" w:sz="0" w:space="0" w:color="auto"/>
            <w:right w:val="none" w:sz="0" w:space="0" w:color="auto"/>
          </w:divBdr>
          <w:divsChild>
            <w:div w:id="1021662247">
              <w:marLeft w:val="0"/>
              <w:marRight w:val="0"/>
              <w:marTop w:val="0"/>
              <w:marBottom w:val="0"/>
              <w:divBdr>
                <w:top w:val="none" w:sz="0" w:space="0" w:color="auto"/>
                <w:left w:val="none" w:sz="0" w:space="0" w:color="auto"/>
                <w:bottom w:val="none" w:sz="0" w:space="0" w:color="auto"/>
                <w:right w:val="none" w:sz="0" w:space="0" w:color="auto"/>
              </w:divBdr>
              <w:divsChild>
                <w:div w:id="29583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506717">
      <w:bodyDiv w:val="1"/>
      <w:marLeft w:val="0"/>
      <w:marRight w:val="0"/>
      <w:marTop w:val="0"/>
      <w:marBottom w:val="0"/>
      <w:divBdr>
        <w:top w:val="none" w:sz="0" w:space="0" w:color="auto"/>
        <w:left w:val="none" w:sz="0" w:space="0" w:color="auto"/>
        <w:bottom w:val="none" w:sz="0" w:space="0" w:color="auto"/>
        <w:right w:val="none" w:sz="0" w:space="0" w:color="auto"/>
      </w:divBdr>
      <w:divsChild>
        <w:div w:id="1394428517">
          <w:marLeft w:val="0"/>
          <w:marRight w:val="0"/>
          <w:marTop w:val="0"/>
          <w:marBottom w:val="0"/>
          <w:divBdr>
            <w:top w:val="none" w:sz="0" w:space="0" w:color="auto"/>
            <w:left w:val="none" w:sz="0" w:space="0" w:color="auto"/>
            <w:bottom w:val="none" w:sz="0" w:space="0" w:color="auto"/>
            <w:right w:val="none" w:sz="0" w:space="0" w:color="auto"/>
          </w:divBdr>
          <w:divsChild>
            <w:div w:id="631834950">
              <w:marLeft w:val="0"/>
              <w:marRight w:val="0"/>
              <w:marTop w:val="0"/>
              <w:marBottom w:val="0"/>
              <w:divBdr>
                <w:top w:val="none" w:sz="0" w:space="0" w:color="auto"/>
                <w:left w:val="none" w:sz="0" w:space="0" w:color="auto"/>
                <w:bottom w:val="none" w:sz="0" w:space="0" w:color="auto"/>
                <w:right w:val="none" w:sz="0" w:space="0" w:color="auto"/>
              </w:divBdr>
              <w:divsChild>
                <w:div w:id="61887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843702">
      <w:bodyDiv w:val="1"/>
      <w:marLeft w:val="0"/>
      <w:marRight w:val="0"/>
      <w:marTop w:val="0"/>
      <w:marBottom w:val="0"/>
      <w:divBdr>
        <w:top w:val="none" w:sz="0" w:space="0" w:color="auto"/>
        <w:left w:val="none" w:sz="0" w:space="0" w:color="auto"/>
        <w:bottom w:val="none" w:sz="0" w:space="0" w:color="auto"/>
        <w:right w:val="none" w:sz="0" w:space="0" w:color="auto"/>
      </w:divBdr>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06661083">
      <w:bodyDiv w:val="1"/>
      <w:marLeft w:val="0"/>
      <w:marRight w:val="0"/>
      <w:marTop w:val="0"/>
      <w:marBottom w:val="0"/>
      <w:divBdr>
        <w:top w:val="none" w:sz="0" w:space="0" w:color="auto"/>
        <w:left w:val="none" w:sz="0" w:space="0" w:color="auto"/>
        <w:bottom w:val="none" w:sz="0" w:space="0" w:color="auto"/>
        <w:right w:val="none" w:sz="0" w:space="0" w:color="auto"/>
      </w:divBdr>
      <w:divsChild>
        <w:div w:id="1505630412">
          <w:marLeft w:val="0"/>
          <w:marRight w:val="0"/>
          <w:marTop w:val="0"/>
          <w:marBottom w:val="0"/>
          <w:divBdr>
            <w:top w:val="none" w:sz="0" w:space="0" w:color="auto"/>
            <w:left w:val="none" w:sz="0" w:space="0" w:color="auto"/>
            <w:bottom w:val="none" w:sz="0" w:space="0" w:color="auto"/>
            <w:right w:val="none" w:sz="0" w:space="0" w:color="auto"/>
          </w:divBdr>
          <w:divsChild>
            <w:div w:id="1925794934">
              <w:marLeft w:val="0"/>
              <w:marRight w:val="0"/>
              <w:marTop w:val="0"/>
              <w:marBottom w:val="0"/>
              <w:divBdr>
                <w:top w:val="none" w:sz="0" w:space="0" w:color="auto"/>
                <w:left w:val="none" w:sz="0" w:space="0" w:color="auto"/>
                <w:bottom w:val="none" w:sz="0" w:space="0" w:color="auto"/>
                <w:right w:val="none" w:sz="0" w:space="0" w:color="auto"/>
              </w:divBdr>
              <w:divsChild>
                <w:div w:id="52830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76631">
      <w:bodyDiv w:val="1"/>
      <w:marLeft w:val="0"/>
      <w:marRight w:val="0"/>
      <w:marTop w:val="0"/>
      <w:marBottom w:val="0"/>
      <w:divBdr>
        <w:top w:val="none" w:sz="0" w:space="0" w:color="auto"/>
        <w:left w:val="none" w:sz="0" w:space="0" w:color="auto"/>
        <w:bottom w:val="none" w:sz="0" w:space="0" w:color="auto"/>
        <w:right w:val="none" w:sz="0" w:space="0" w:color="auto"/>
      </w:divBdr>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445273902">
      <w:bodyDiv w:val="1"/>
      <w:marLeft w:val="0"/>
      <w:marRight w:val="0"/>
      <w:marTop w:val="0"/>
      <w:marBottom w:val="0"/>
      <w:divBdr>
        <w:top w:val="none" w:sz="0" w:space="0" w:color="auto"/>
        <w:left w:val="none" w:sz="0" w:space="0" w:color="auto"/>
        <w:bottom w:val="none" w:sz="0" w:space="0" w:color="auto"/>
        <w:right w:val="none" w:sz="0" w:space="0" w:color="auto"/>
      </w:divBdr>
    </w:div>
    <w:div w:id="1501963202">
      <w:bodyDiv w:val="1"/>
      <w:marLeft w:val="0"/>
      <w:marRight w:val="0"/>
      <w:marTop w:val="0"/>
      <w:marBottom w:val="0"/>
      <w:divBdr>
        <w:top w:val="none" w:sz="0" w:space="0" w:color="auto"/>
        <w:left w:val="none" w:sz="0" w:space="0" w:color="auto"/>
        <w:bottom w:val="none" w:sz="0" w:space="0" w:color="auto"/>
        <w:right w:val="none" w:sz="0" w:space="0" w:color="auto"/>
      </w:divBdr>
    </w:div>
    <w:div w:id="1537616477">
      <w:bodyDiv w:val="1"/>
      <w:marLeft w:val="0"/>
      <w:marRight w:val="0"/>
      <w:marTop w:val="0"/>
      <w:marBottom w:val="0"/>
      <w:divBdr>
        <w:top w:val="none" w:sz="0" w:space="0" w:color="auto"/>
        <w:left w:val="none" w:sz="0" w:space="0" w:color="auto"/>
        <w:bottom w:val="none" w:sz="0" w:space="0" w:color="auto"/>
        <w:right w:val="none" w:sz="0" w:space="0" w:color="auto"/>
      </w:divBdr>
      <w:divsChild>
        <w:div w:id="1620263893">
          <w:marLeft w:val="0"/>
          <w:marRight w:val="0"/>
          <w:marTop w:val="0"/>
          <w:marBottom w:val="0"/>
          <w:divBdr>
            <w:top w:val="none" w:sz="0" w:space="0" w:color="auto"/>
            <w:left w:val="none" w:sz="0" w:space="0" w:color="auto"/>
            <w:bottom w:val="none" w:sz="0" w:space="0" w:color="auto"/>
            <w:right w:val="none" w:sz="0" w:space="0" w:color="auto"/>
          </w:divBdr>
          <w:divsChild>
            <w:div w:id="1942226266">
              <w:marLeft w:val="0"/>
              <w:marRight w:val="0"/>
              <w:marTop w:val="0"/>
              <w:marBottom w:val="0"/>
              <w:divBdr>
                <w:top w:val="none" w:sz="0" w:space="0" w:color="auto"/>
                <w:left w:val="none" w:sz="0" w:space="0" w:color="auto"/>
                <w:bottom w:val="none" w:sz="0" w:space="0" w:color="auto"/>
                <w:right w:val="none" w:sz="0" w:space="0" w:color="auto"/>
              </w:divBdr>
              <w:divsChild>
                <w:div w:id="20337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736797">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646071">
      <w:bodyDiv w:val="1"/>
      <w:marLeft w:val="0"/>
      <w:marRight w:val="0"/>
      <w:marTop w:val="0"/>
      <w:marBottom w:val="0"/>
      <w:divBdr>
        <w:top w:val="none" w:sz="0" w:space="0" w:color="auto"/>
        <w:left w:val="none" w:sz="0" w:space="0" w:color="auto"/>
        <w:bottom w:val="none" w:sz="0" w:space="0" w:color="auto"/>
        <w:right w:val="none" w:sz="0" w:space="0" w:color="auto"/>
      </w:divBdr>
      <w:divsChild>
        <w:div w:id="1327975345">
          <w:marLeft w:val="0"/>
          <w:marRight w:val="0"/>
          <w:marTop w:val="0"/>
          <w:marBottom w:val="0"/>
          <w:divBdr>
            <w:top w:val="none" w:sz="0" w:space="0" w:color="auto"/>
            <w:left w:val="none" w:sz="0" w:space="0" w:color="auto"/>
            <w:bottom w:val="none" w:sz="0" w:space="0" w:color="auto"/>
            <w:right w:val="none" w:sz="0" w:space="0" w:color="auto"/>
          </w:divBdr>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 w:id="2041929677">
      <w:bodyDiv w:val="1"/>
      <w:marLeft w:val="0"/>
      <w:marRight w:val="0"/>
      <w:marTop w:val="0"/>
      <w:marBottom w:val="0"/>
      <w:divBdr>
        <w:top w:val="none" w:sz="0" w:space="0" w:color="auto"/>
        <w:left w:val="none" w:sz="0" w:space="0" w:color="auto"/>
        <w:bottom w:val="none" w:sz="0" w:space="0" w:color="auto"/>
        <w:right w:val="none" w:sz="0" w:space="0" w:color="auto"/>
      </w:divBdr>
    </w:div>
    <w:div w:id="2116245475">
      <w:bodyDiv w:val="1"/>
      <w:marLeft w:val="0"/>
      <w:marRight w:val="0"/>
      <w:marTop w:val="0"/>
      <w:marBottom w:val="0"/>
      <w:divBdr>
        <w:top w:val="none" w:sz="0" w:space="0" w:color="auto"/>
        <w:left w:val="none" w:sz="0" w:space="0" w:color="auto"/>
        <w:bottom w:val="none" w:sz="0" w:space="0" w:color="auto"/>
        <w:right w:val="none" w:sz="0" w:space="0" w:color="auto"/>
      </w:divBdr>
      <w:divsChild>
        <w:div w:id="165950327">
          <w:marLeft w:val="0"/>
          <w:marRight w:val="0"/>
          <w:marTop w:val="0"/>
          <w:marBottom w:val="0"/>
          <w:divBdr>
            <w:top w:val="none" w:sz="0" w:space="0" w:color="auto"/>
            <w:left w:val="none" w:sz="0" w:space="0" w:color="auto"/>
            <w:bottom w:val="none" w:sz="0" w:space="0" w:color="auto"/>
            <w:right w:val="none" w:sz="0" w:space="0" w:color="auto"/>
          </w:divBdr>
          <w:divsChild>
            <w:div w:id="978222926">
              <w:marLeft w:val="0"/>
              <w:marRight w:val="0"/>
              <w:marTop w:val="0"/>
              <w:marBottom w:val="0"/>
              <w:divBdr>
                <w:top w:val="none" w:sz="0" w:space="0" w:color="auto"/>
                <w:left w:val="none" w:sz="0" w:space="0" w:color="auto"/>
                <w:bottom w:val="none" w:sz="0" w:space="0" w:color="auto"/>
                <w:right w:val="none" w:sz="0" w:space="0" w:color="auto"/>
              </w:divBdr>
              <w:divsChild>
                <w:div w:id="116689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18</Pages>
  <Words>10509</Words>
  <Characters>59904</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027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33</cp:revision>
  <cp:lastPrinted>2024-03-11T17:46:00Z</cp:lastPrinted>
  <dcterms:created xsi:type="dcterms:W3CDTF">2024-06-25T22:25:00Z</dcterms:created>
  <dcterms:modified xsi:type="dcterms:W3CDTF">2024-06-28T05:4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nwdRIZs"/&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